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 xml:space="preserve">and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 xml:space="preserve">[Storey 2005] [Détienne 1990].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D2E3C90"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w:t>
      </w:r>
      <w:commentRangeStart w:id="49"/>
      <w:r w:rsidRPr="002248ED">
        <w:rPr>
          <w:rFonts w:cs="Times New Roman"/>
          <w:szCs w:val="24"/>
        </w:rPr>
        <w:t>becoming more and more common</w:t>
      </w:r>
      <w:commentRangeEnd w:id="49"/>
      <w:r w:rsidR="003C2115">
        <w:rPr>
          <w:rStyle w:val="CommentReference"/>
        </w:rPr>
        <w:commentReference w:id="49"/>
      </w:r>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0" w:author="Michael Decker" w:date="2020-04-01T13:51:00Z">
        <w:r w:rsidR="00616766">
          <w:rPr>
            <w:rFonts w:cs="Times New Roman"/>
            <w:szCs w:val="24"/>
          </w:rPr>
          <w:t xml:space="preserve">. </w:t>
        </w:r>
      </w:ins>
      <w:del w:id="51"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2" w:author="Michael Decker" w:date="2020-04-01T13:51:00Z">
        <w:r w:rsidR="00616766">
          <w:rPr>
            <w:rFonts w:cs="Times New Roman"/>
            <w:szCs w:val="24"/>
          </w:rPr>
          <w:t>A</w:t>
        </w:r>
      </w:ins>
      <w:del w:id="53"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4" w:author="Michael Decker" w:date="2020-04-01T13:51:00Z">
        <w:r w:rsidR="002278E6">
          <w:rPr>
            <w:rFonts w:cs="Times New Roman"/>
            <w:szCs w:val="24"/>
          </w:rPr>
          <w:t xml:space="preserve">. </w:t>
        </w:r>
      </w:ins>
      <w:del w:id="55"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6" w:author="Michael Decker" w:date="2020-04-01T13:51:00Z">
        <w:r w:rsidR="002278E6">
          <w:rPr>
            <w:rFonts w:cs="Times New Roman"/>
            <w:szCs w:val="24"/>
          </w:rPr>
          <w:t>F</w:t>
        </w:r>
      </w:ins>
      <w:del w:id="57"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ins w:id="58"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59" w:author="Michael Decker" w:date="2020-04-01T13:54:00Z">
        <w:r w:rsidR="00C05F1E">
          <w:rPr>
            <w:rFonts w:cs="Times New Roman"/>
            <w:szCs w:val="24"/>
          </w:rPr>
          <w:t xml:space="preserve">, </w:t>
        </w:r>
      </w:ins>
      <w:del w:id="60" w:author="Michael Decker" w:date="2020-04-01T13:54:00Z">
        <w:r w:rsidRPr="002248ED" w:rsidDel="00C05F1E">
          <w:rPr>
            <w:rFonts w:cs="Times New Roman"/>
            <w:szCs w:val="24"/>
          </w:rPr>
          <w:delText xml:space="preserve"> when</w:delText>
        </w:r>
      </w:del>
      <w:ins w:id="61"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2"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3" w:author="Michael Decker" w:date="2020-04-01T14:07:00Z">
        <w:r w:rsidR="00223D8D">
          <w:rPr>
            <w:rFonts w:cs="Times New Roman"/>
            <w:szCs w:val="24"/>
          </w:rPr>
          <w:t>code</w:t>
        </w:r>
      </w:ins>
      <w:ins w:id="64" w:author="Michael Decker" w:date="2020-04-01T14:06:00Z">
        <w:r w:rsidR="00407144">
          <w:rPr>
            <w:rFonts w:cs="Times New Roman"/>
            <w:szCs w:val="24"/>
          </w:rPr>
          <w:t xml:space="preserve"> at anytime</w:t>
        </w:r>
      </w:ins>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 xml:space="preserve">For example, when considering </w:t>
      </w:r>
      <w:r w:rsidR="00155450">
        <w:rPr>
          <w:rFonts w:cs="Times New Roman"/>
          <w:szCs w:val="24"/>
        </w:rPr>
        <w:lastRenderedPageBreak/>
        <w:t>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5"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6"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t>
      </w:r>
      <w:r w:rsidR="00AB1147">
        <w:rPr>
          <w:rFonts w:cs="Times New Roman"/>
          <w:szCs w:val="24"/>
        </w:rPr>
        <w:lastRenderedPageBreak/>
        <w:t xml:space="preserve">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67"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68"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Doxygen, </w:t>
      </w:r>
      <w:del w:id="69" w:author="Michael Decker" w:date="2020-04-01T14:10:00Z">
        <w:r w:rsidR="00E1350B" w:rsidDel="0019771B">
          <w:rPr>
            <w:rFonts w:cs="Times New Roman"/>
            <w:szCs w:val="24"/>
          </w:rPr>
          <w:delText xml:space="preserve">and </w:delText>
        </w:r>
      </w:del>
      <w:r w:rsidR="00E1350B">
        <w:rPr>
          <w:rFonts w:cs="Times New Roman"/>
          <w:szCs w:val="24"/>
        </w:rPr>
        <w:t>Javadoc</w:t>
      </w:r>
      <w:ins w:id="70"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w:t>
      </w:r>
      <w:r w:rsidR="00EB42AD">
        <w:rPr>
          <w:rFonts w:cs="Times New Roman"/>
          <w:szCs w:val="24"/>
        </w:rPr>
        <w:lastRenderedPageBreak/>
        <w:t>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1"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2"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w:t>
      </w:r>
      <w:r w:rsidR="005F1CAB">
        <w:rPr>
          <w:rFonts w:cs="Times New Roman"/>
          <w:szCs w:val="24"/>
        </w:rPr>
        <w:lastRenderedPageBreak/>
        <w:t xml:space="preserve">discuss our methodology and how </w:t>
      </w:r>
      <w:commentRangeStart w:id="73"/>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4" w:author="Michael Decker" w:date="2020-04-01T14:13:00Z">
        <w:r w:rsidR="00F81439">
          <w:rPr>
            <w:rFonts w:cs="Times New Roman"/>
            <w:szCs w:val="24"/>
          </w:rPr>
          <w:t xml:space="preserve">which </w:t>
        </w:r>
      </w:ins>
      <w:r w:rsidR="004C15B3" w:rsidRPr="002248ED">
        <w:rPr>
          <w:rFonts w:cs="Times New Roman"/>
          <w:szCs w:val="24"/>
        </w:rPr>
        <w:t>giv</w:t>
      </w:r>
      <w:del w:id="75" w:author="Michael Decker" w:date="2020-04-01T14:13:00Z">
        <w:r w:rsidR="004C15B3" w:rsidRPr="002248ED" w:rsidDel="00F81439">
          <w:rPr>
            <w:rFonts w:cs="Times New Roman"/>
            <w:szCs w:val="24"/>
          </w:rPr>
          <w:delText>ing</w:delText>
        </w:r>
      </w:del>
      <w:ins w:id="76"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3"/>
      <w:r w:rsidR="00994D19">
        <w:rPr>
          <w:rStyle w:val="CommentReference"/>
        </w:rPr>
        <w:commentReference w:id="7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77" w:name="_Ref32248431"/>
      <w:r w:rsidRPr="00347B64">
        <w:t xml:space="preserve"> </w:t>
      </w:r>
      <w:bookmarkEnd w:id="77"/>
    </w:p>
    <w:p w14:paraId="00202F93" w14:textId="30692AB8" w:rsidR="004E5433" w:rsidRPr="00347B64" w:rsidRDefault="00B00EC7" w:rsidP="00FC75A8">
      <w:pPr>
        <w:pStyle w:val="ChapterTitle"/>
      </w:pPr>
      <w:r>
        <w:t>Related Work</w:t>
      </w:r>
    </w:p>
    <w:p w14:paraId="2EED8F31" w14:textId="22FF996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w:t>
      </w:r>
      <w:ins w:id="78" w:author="Michael Decker" w:date="2020-04-01T14:56:00Z">
        <w:r w:rsidR="00BE097F">
          <w:rPr>
            <w:rFonts w:cs="Times New Roman"/>
            <w:szCs w:val="24"/>
          </w:rPr>
          <w:t>,</w:t>
        </w:r>
      </w:ins>
      <w:del w:id="79" w:author="Michael Decker" w:date="2020-04-01T14:56:00Z">
        <w:r w:rsidR="00904650" w:rsidDel="00BE097F">
          <w:rPr>
            <w:rFonts w:cs="Times New Roman"/>
            <w:szCs w:val="24"/>
          </w:rPr>
          <w:delText xml:space="preserve"> this</w:delText>
        </w:r>
      </w:del>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2.1</w:t>
      </w:r>
      <w:del w:id="80" w:author="Michael Decker" w:date="2020-04-01T14:56:00Z">
        <w:r w:rsidR="00CA4B03" w:rsidDel="00734C87">
          <w:rPr>
            <w:rFonts w:cs="Times New Roman"/>
            <w:szCs w:val="24"/>
          </w:rPr>
          <w:delText>.</w:delText>
        </w:r>
      </w:del>
      <w:r w:rsidR="00CA4B03">
        <w:rPr>
          <w:rFonts w:cs="Times New Roman"/>
          <w:szCs w:val="24"/>
        </w:rPr>
        <w:t xml:space="preserve">, </w:t>
      </w:r>
      <w:r w:rsidR="00CA4B03">
        <w:rPr>
          <w:rFonts w:cs="Times New Roman"/>
          <w:szCs w:val="24"/>
        </w:rPr>
        <w:fldChar w:fldCharType="end"/>
      </w:r>
      <w:r w:rsidR="00CA4B03">
        <w:rPr>
          <w:rFonts w:cs="Times New Roman"/>
          <w:szCs w:val="24"/>
        </w:rPr>
        <w:t>we provide related work in the study of comment taxonom</w:t>
      </w:r>
      <w:ins w:id="81" w:author="Michael Decker" w:date="2020-04-01T14:56:00Z">
        <w:r w:rsidR="00361438">
          <w:rPr>
            <w:rFonts w:cs="Times New Roman"/>
            <w:szCs w:val="24"/>
          </w:rPr>
          <w:t>ies</w:t>
        </w:r>
      </w:ins>
      <w:del w:id="82" w:author="Michael Decker" w:date="2020-04-01T14:56:00Z">
        <w:r w:rsidR="00CA4B03" w:rsidDel="00361438">
          <w:rPr>
            <w:rFonts w:cs="Times New Roman"/>
            <w:szCs w:val="24"/>
          </w:rPr>
          <w:delText>y</w:delText>
        </w:r>
      </w:del>
      <w:r w:rsidR="00CA4B03">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del w:id="83"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del w:id="84"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del w:id="85"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del w:id="86"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87" w:name="_Ref35456368"/>
      <w:r>
        <w:t>Taxonomy</w:t>
      </w:r>
      <w:bookmarkEnd w:id="87"/>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w:t>
      </w:r>
      <w:commentRangeStart w:id="88"/>
      <w:r>
        <w:rPr>
          <w:rFonts w:cs="Times New Roman"/>
          <w:szCs w:val="24"/>
        </w:rPr>
        <w:t xml:space="preserve">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commentRangeEnd w:id="88"/>
      <w:r w:rsidR="00FE56D4">
        <w:rPr>
          <w:rStyle w:val="CommentReference"/>
        </w:rPr>
        <w:commentReference w:id="88"/>
      </w:r>
    </w:p>
    <w:p w14:paraId="42C7C3E9" w14:textId="04EA88F1" w:rsidR="007C4EAF" w:rsidRDefault="007C4EAF" w:rsidP="00177283">
      <w:pPr>
        <w:rPr>
          <w:rFonts w:cs="Times New Roman"/>
          <w:szCs w:val="24"/>
        </w:rPr>
      </w:pPr>
      <w:r>
        <w:rPr>
          <w:rFonts w:cs="Times New Roman"/>
          <w:szCs w:val="24"/>
        </w:rPr>
        <w:t xml:space="preserve">Haouari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w:t>
      </w:r>
      <w:ins w:id="89" w:author="Michael Decker" w:date="2020-04-01T14:59:00Z">
        <w:r w:rsidR="00C602EA">
          <w:rPr>
            <w:rFonts w:cs="Times New Roman"/>
            <w:szCs w:val="24"/>
          </w:rPr>
          <w:t>,</w:t>
        </w:r>
      </w:ins>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Haouari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xml:space="preserve">. </w:t>
      </w:r>
      <w:commentRangeStart w:id="90"/>
      <w:r w:rsidR="00E92405">
        <w:rPr>
          <w:rFonts w:cs="Times New Roman"/>
          <w:szCs w:val="24"/>
        </w:rPr>
        <w:t>Our taxonomy differs from theirs because we focus more on the construction of the comment, whereas their team focuses on the location of the comment and explanatory value.</w:t>
      </w:r>
      <w:commentRangeEnd w:id="90"/>
      <w:r w:rsidR="00C602EA">
        <w:rPr>
          <w:rStyle w:val="CommentReference"/>
        </w:rPr>
        <w:commentReference w:id="90"/>
      </w:r>
    </w:p>
    <w:p w14:paraId="69FCC460" w14:textId="376E47CB" w:rsidR="00FA7B2B" w:rsidRDefault="00FA7B2B" w:rsidP="00FA7B2B">
      <w:pPr>
        <w:pStyle w:val="Heading2"/>
      </w:pPr>
      <w:bookmarkStart w:id="91" w:name="_Ref34208077"/>
      <w:r>
        <w:lastRenderedPageBreak/>
        <w:t>Detecting Code in Unstructured Text</w:t>
      </w:r>
      <w:bookmarkEnd w:id="91"/>
    </w:p>
    <w:p w14:paraId="7F9AA12B" w14:textId="665D2D07"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Bacchelli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w:t>
      </w:r>
      <w:del w:id="92" w:author="Michael Decker" w:date="2020-04-01T15:03:00Z">
        <w:r w:rsidR="002A06D3" w:rsidDel="00163393">
          <w:delText xml:space="preserve">This is because our goal is to detect </w:delText>
        </w:r>
        <w:r w:rsidR="00AF19A8" w:rsidDel="00163393">
          <w:delText>commented-out code</w:delText>
        </w:r>
        <w:r w:rsidR="002A06D3" w:rsidDel="00163393">
          <w:delText xml:space="preserve"> as a whole rather than snippets within comments.</w:delText>
        </w:r>
      </w:del>
    </w:p>
    <w:p w14:paraId="1AF4A529" w14:textId="1119701D" w:rsidR="00345FEF" w:rsidRPr="00FA7B2B" w:rsidRDefault="00345FEF" w:rsidP="00FA7B2B">
      <w:r>
        <w:t>Another example of the detection of code is provided by Abdalkareem et al. in the</w:t>
      </w:r>
      <w:r w:rsidR="003A17F6">
        <w:t>ir</w:t>
      </w:r>
      <w:r>
        <w:t xml:space="preserve"> study </w:t>
      </w:r>
      <w:r w:rsidR="00387A5A">
        <w:t>where</w:t>
      </w:r>
      <w:r>
        <w:t xml:space="preserve"> </w:t>
      </w:r>
      <w:ins w:id="93" w:author="Michael Decker" w:date="2020-04-01T15:03:00Z">
        <w:r w:rsidR="00163393">
          <w:t xml:space="preserve">they </w:t>
        </w:r>
      </w:ins>
      <w:r>
        <w:t xml:space="preserve">pulled </w:t>
      </w:r>
      <w:r w:rsidR="00387A5A">
        <w:t xml:space="preserve">code </w:t>
      </w:r>
      <w:r>
        <w:t>from StackOverflow</w:t>
      </w:r>
      <w:r w:rsidR="00387A5A">
        <w:t xml:space="preserve"> for part of a gold set</w:t>
      </w:r>
      <w:r>
        <w:t xml:space="preserve">. </w:t>
      </w:r>
      <w:r w:rsidR="00387A5A">
        <w:t xml:space="preserve"> The </w:t>
      </w:r>
      <w:del w:id="94" w:author="Michael Decker" w:date="2020-04-01T15:03:00Z">
        <w:r w:rsidR="00387A5A" w:rsidDel="002136EF">
          <w:delText>heuristice</w:delText>
        </w:r>
      </w:del>
      <w:ins w:id="95" w:author="Michael Decker" w:date="2020-04-01T15:03:00Z">
        <w:r w:rsidR="002136EF">
          <w:t>heuristic</w:t>
        </w:r>
      </w:ins>
      <w:r w:rsidR="00387A5A">
        <w:t xml:space="preserve"> Abdalkareem et al. employ is simple.  Since StackOverflow posts are in html, they consider text within code tags as code.  </w:t>
      </w:r>
      <w:del w:id="96" w:author="Michael Decker" w:date="2020-04-01T15:03:00Z">
        <w:r w:rsidR="00387A5A" w:rsidDel="002136EF">
          <w:delText>Additionly</w:delText>
        </w:r>
      </w:del>
      <w:ins w:id="97" w:author="Michael Decker" w:date="2020-04-01T15:03:00Z">
        <w:r w:rsidR="002136EF">
          <w:t>Additionally</w:t>
        </w:r>
      </w:ins>
      <w:r w:rsidR="00387A5A">
        <w:t xml:space="preserve">, the </w:t>
      </w:r>
      <w:r>
        <w:t xml:space="preserve">answers </w:t>
      </w:r>
      <w:r w:rsidR="00387A5A">
        <w:t>have to b</w:t>
      </w:r>
      <w:r>
        <w:t xml:space="preserve">e five lines or greater. The reason they chose to exclude anything less than five lines was because they were concerned that code </w:t>
      </w:r>
      <w:ins w:id="98" w:author="Michael Decker" w:date="2020-04-01T15:03:00Z">
        <w:r w:rsidR="002136EF">
          <w:t xml:space="preserve">tags </w:t>
        </w:r>
      </w:ins>
      <w:r>
        <w:t xml:space="preserve">with less </w:t>
      </w:r>
      <w:r>
        <w:lastRenderedPageBreak/>
        <w:t xml:space="preserve">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StackOverflow message board. </w:t>
      </w:r>
      <w:r w:rsidR="0039589F">
        <w:t>Our approach does not rely on markers such as a code-tag</w:t>
      </w:r>
      <w:r w:rsidR="00794D32">
        <w:t>, and is capable at working on the granularity of a single line</w:t>
      </w:r>
      <w:r w:rsidR="0039589F">
        <w:t>.  Likewise, the results our work is applicable to the text in code-tags to fu</w:t>
      </w:r>
      <w:ins w:id="99" w:author="Michael Decker" w:date="2020-04-01T15:04:00Z">
        <w:r w:rsidR="002136EF">
          <w:t>r</w:t>
        </w:r>
      </w:ins>
      <w:r w:rsidR="0039589F">
        <w:t>ther validate if they are code or not</w:t>
      </w:r>
      <w:r w:rsidR="002A06D3">
        <w:t>.</w:t>
      </w:r>
    </w:p>
    <w:p w14:paraId="172B5745" w14:textId="170A9A0E" w:rsidR="00AB11E8" w:rsidRDefault="0038016B" w:rsidP="00AB11E8">
      <w:pPr>
        <w:pStyle w:val="Heading2"/>
      </w:pPr>
      <w:bookmarkStart w:id="100" w:name="_Ref33723021"/>
      <w:r>
        <w:t xml:space="preserve"> </w:t>
      </w:r>
      <w:bookmarkStart w:id="101" w:name="_Ref34207242"/>
      <w:commentRangeStart w:id="102"/>
      <w:r w:rsidR="00AB11E8">
        <w:t xml:space="preserve">Comment Generation </w:t>
      </w:r>
      <w:bookmarkEnd w:id="100"/>
      <w:bookmarkEnd w:id="101"/>
      <w:commentRangeEnd w:id="102"/>
      <w:r w:rsidR="00F31954">
        <w:rPr>
          <w:rStyle w:val="CommentReference"/>
          <w:rFonts w:eastAsiaTheme="minorHAnsi" w:cstheme="minorBidi"/>
          <w:b w:val="0"/>
          <w:bCs w:val="0"/>
          <w:color w:val="auto"/>
        </w:rPr>
        <w:commentReference w:id="102"/>
      </w:r>
    </w:p>
    <w:p w14:paraId="7E129D74" w14:textId="56062429"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del w:id="103" w:author="Michael Decker" w:date="2020-04-01T15:05:00Z">
        <w:r w:rsidR="00221129" w:rsidDel="008D79FB">
          <w:rPr>
            <w:rFonts w:cs="Times New Roman"/>
            <w:szCs w:val="24"/>
          </w:rPr>
          <w:delText>using machine learning approaches</w:delText>
        </w:r>
        <w:r w:rsidR="00191E0C" w:rsidDel="008D79FB">
          <w:rPr>
            <w:rFonts w:cs="Times New Roman"/>
            <w:szCs w:val="24"/>
          </w:rPr>
          <w:delText xml:space="preserve"> </w:delText>
        </w:r>
      </w:del>
      <w:r w:rsidR="00191E0C">
        <w:rPr>
          <w:rFonts w:cs="Times New Roman"/>
          <w:szCs w:val="24"/>
        </w:rPr>
        <w:t>is not without its problems</w:t>
      </w:r>
      <w:ins w:id="104" w:author="Michael Decker" w:date="2020-04-01T15:05:00Z">
        <w:r w:rsidR="008D79FB">
          <w:rPr>
            <w:rFonts w:cs="Times New Roman"/>
            <w:szCs w:val="24"/>
          </w:rPr>
          <w:t>,</w:t>
        </w:r>
      </w:ins>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ins w:id="105" w:author="Michael Decker" w:date="2020-04-01T15:05:00Z">
        <w:r w:rsidR="008D79FB">
          <w:rPr>
            <w:rFonts w:cs="Times New Roman"/>
            <w:szCs w:val="24"/>
          </w:rPr>
          <w:t>,</w:t>
        </w:r>
      </w:ins>
      <w:r w:rsidR="009B5DD5">
        <w:rPr>
          <w:rFonts w:cs="Times New Roman"/>
          <w:szCs w:val="24"/>
        </w:rPr>
        <w:t xml:space="preserve">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4F6B9AA1"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ins w:id="106" w:author="Michael Decker" w:date="2020-04-01T15:07:00Z">
        <w:r w:rsidR="00275770">
          <w:rPr>
            <w:rFonts w:cs="Times New Roman"/>
            <w:szCs w:val="24"/>
          </w:rPr>
          <w:t>can be</w:t>
        </w:r>
      </w:ins>
      <w:del w:id="107" w:author="Michael Decker" w:date="2020-04-01T15:07:00Z">
        <w:r w:rsidDel="00275770">
          <w:rPr>
            <w:rFonts w:cs="Times New Roman"/>
            <w:szCs w:val="24"/>
          </w:rPr>
          <w:delText>is</w:delText>
        </w:r>
      </w:del>
      <w:r>
        <w:rPr>
          <w:rFonts w:cs="Times New Roman"/>
          <w:szCs w:val="24"/>
        </w:rPr>
        <w:t xml:space="preserve"> extremely computationally expensive.</w:t>
      </w:r>
      <w:ins w:id="108" w:author="Michael Decker" w:date="2020-04-01T15:09:00Z">
        <w:r w:rsidR="00372AD6">
          <w:rPr>
            <w:rFonts w:cs="Times New Roman"/>
            <w:szCs w:val="24"/>
          </w:rPr>
          <w:t xml:space="preserve">  An example is that of Song et al., </w:t>
        </w:r>
      </w:ins>
      <w:del w:id="109" w:author="Michael Decker" w:date="2020-04-01T15:09:00Z">
        <w:r w:rsidDel="00372AD6">
          <w:rPr>
            <w:rFonts w:cs="Times New Roman"/>
            <w:szCs w:val="24"/>
          </w:rPr>
          <w:delText xml:space="preserve"> The reason being is that you</w:delText>
        </w:r>
      </w:del>
      <w:ins w:id="110" w:author="Michael Decker" w:date="2020-04-01T15:09:00Z">
        <w:r w:rsidR="00372AD6">
          <w:rPr>
            <w:rFonts w:cs="Times New Roman"/>
            <w:szCs w:val="24"/>
          </w:rPr>
          <w:t xml:space="preserve">where they </w:t>
        </w:r>
      </w:ins>
      <w:del w:id="111" w:author="Michael Decker" w:date="2020-04-01T15:09:00Z">
        <w:r w:rsidDel="00372AD6">
          <w:rPr>
            <w:rFonts w:cs="Times New Roman"/>
            <w:szCs w:val="24"/>
          </w:rPr>
          <w:delText xml:space="preserve"> </w:delText>
        </w:r>
      </w:del>
      <w:r>
        <w:rPr>
          <w:rFonts w:cs="Times New Roman"/>
          <w:szCs w:val="24"/>
        </w:rPr>
        <w:t>first</w:t>
      </w:r>
      <w:del w:id="112" w:author="Michael Decker" w:date="2020-04-01T15:09:00Z">
        <w:r w:rsidDel="00372AD6">
          <w:rPr>
            <w:rFonts w:cs="Times New Roman"/>
            <w:szCs w:val="24"/>
          </w:rPr>
          <w:delText xml:space="preserve"> need to</w:delText>
        </w:r>
      </w:del>
      <w:r>
        <w:rPr>
          <w:rFonts w:cs="Times New Roman"/>
          <w:szCs w:val="24"/>
        </w:rPr>
        <w:t xml:space="preserve"> process all of the text and analyze it using a variety of different </w:t>
      </w:r>
      <w:del w:id="113" w:author="Michael Decker" w:date="2020-04-01T15:08:00Z">
        <w:r w:rsidDel="003E4FF0">
          <w:rPr>
            <w:rFonts w:cs="Times New Roman"/>
            <w:szCs w:val="24"/>
          </w:rPr>
          <w:delText>machine learning models</w:delText>
        </w:r>
      </w:del>
      <w:ins w:id="114" w:author="Michael Decker" w:date="2020-04-01T15:08:00Z">
        <w:r w:rsidR="003E4FF0">
          <w:rPr>
            <w:rFonts w:cs="Times New Roman"/>
            <w:szCs w:val="24"/>
          </w:rPr>
          <w:t>information retrieval methods</w:t>
        </w:r>
      </w:ins>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w:t>
      </w:r>
      <w:r w:rsidR="00221129">
        <w:rPr>
          <w:rFonts w:cs="Times New Roman"/>
          <w:szCs w:val="24"/>
        </w:rPr>
        <w:lastRenderedPageBreak/>
        <w:t>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t>
      </w:r>
      <w:commentRangeStart w:id="115"/>
      <w:r w:rsidR="00D8059E">
        <w:rPr>
          <w:rFonts w:cs="Times New Roman"/>
          <w:szCs w:val="24"/>
        </w:rPr>
        <w:t>which is something that we hope our research may prove as an aide in.</w:t>
      </w:r>
      <w:commentRangeEnd w:id="115"/>
      <w:r w:rsidR="00130E57">
        <w:rPr>
          <w:rStyle w:val="CommentReference"/>
        </w:rPr>
        <w:commentReference w:id="115"/>
      </w:r>
    </w:p>
    <w:p w14:paraId="09A7F98E" w14:textId="4C9A4179"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del w:id="116" w:author="Michael Decker" w:date="2020-04-01T15:11:00Z">
        <w:r w:rsidDel="00CF1FEB">
          <w:rPr>
            <w:rFonts w:cs="Times New Roman"/>
            <w:szCs w:val="24"/>
          </w:rPr>
          <w:delText xml:space="preserve">that </w:delText>
        </w:r>
      </w:del>
      <w:ins w:id="117" w:author="Michael Decker" w:date="2020-04-01T15:11:00Z">
        <w:r w:rsidR="00CF1FEB">
          <w:rPr>
            <w:rFonts w:cs="Times New Roman"/>
            <w:szCs w:val="24"/>
          </w:rPr>
          <w:t>th</w:t>
        </w:r>
        <w:r w:rsidR="00CF1FEB">
          <w:rPr>
            <w:rFonts w:cs="Times New Roman"/>
            <w:szCs w:val="24"/>
          </w:rPr>
          <w:t>e</w:t>
        </w:r>
        <w:r w:rsidR="00CF1FEB">
          <w:rPr>
            <w:rFonts w:cs="Times New Roman"/>
            <w:szCs w:val="24"/>
          </w:rPr>
          <w:t xml:space="preserve"> </w:t>
        </w:r>
      </w:ins>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Movshovitz-Attias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0E24BCFE"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ins w:id="118" w:author="Michael Decker" w:date="2020-04-01T15:13:00Z">
        <w:r w:rsidR="00A95525">
          <w:rPr>
            <w:rFonts w:cs="Times New Roman"/>
            <w:szCs w:val="24"/>
          </w:rPr>
          <w:t xml:space="preserve">method </w:t>
        </w:r>
      </w:ins>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w:t>
      </w:r>
      <w:ins w:id="119" w:author="Michael Decker" w:date="2020-04-01T15:18:00Z">
        <w:r w:rsidR="00D6268D">
          <w:rPr>
            <w:rFonts w:cs="Times New Roman"/>
            <w:szCs w:val="24"/>
          </w:rPr>
          <w:t xml:space="preserve">  </w:t>
        </w:r>
      </w:ins>
      <w:moveToRangeStart w:id="120" w:author="Michael Decker" w:date="2020-04-01T15:18:00Z" w:name="move36646718"/>
      <w:moveTo w:id="121" w:author="Michael Decker" w:date="2020-04-01T15:18:00Z">
        <w:r w:rsidR="00D6268D">
          <w:rPr>
            <w:rFonts w:cs="Times New Roman"/>
            <w:szCs w:val="24"/>
          </w:rPr>
          <w:t>These method stereotypes are specified as the Structural Accessor (get, predict, property), Structural Mutator (set, command), Creational (factory) and Collaborational (collaborator, controller)</w:t>
        </w:r>
        <w:del w:id="122" w:author="Michael Decker" w:date="2020-04-01T15:19:00Z">
          <w:r w:rsidR="00D6268D" w:rsidDel="00A34138">
            <w:rPr>
              <w:rFonts w:cs="Times New Roman"/>
              <w:szCs w:val="24"/>
            </w:rPr>
            <w:delText>, each of these stereotype categories handle different sections of source code for C++</w:delText>
          </w:r>
        </w:del>
        <w:r w:rsidR="00D6268D">
          <w:rPr>
            <w:rFonts w:cs="Times New Roman"/>
            <w:szCs w:val="24"/>
          </w:rPr>
          <w:t xml:space="preserve">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 2015]</w:t>
        </w:r>
        <w:r w:rsidR="00D6268D">
          <w:rPr>
            <w:rFonts w:cs="Times New Roman"/>
            <w:szCs w:val="24"/>
          </w:rPr>
          <w:fldChar w:fldCharType="end"/>
        </w:r>
      </w:moveTo>
      <w:moveToRangeEnd w:id="120"/>
      <w:ins w:id="123" w:author="Michael Decker" w:date="2020-04-01T15:18:00Z">
        <w:r w:rsidR="00D6268D">
          <w:rPr>
            <w:rFonts w:cs="Times New Roman"/>
            <w:szCs w:val="24"/>
          </w:rPr>
          <w:t xml:space="preserve">,  </w:t>
        </w:r>
      </w:ins>
      <w:del w:id="124" w:author="Michael Decker" w:date="2020-04-01T15:19:00Z">
        <w:r w:rsidR="007A12BB" w:rsidDel="00A34138">
          <w:rPr>
            <w:rFonts w:cs="Times New Roman"/>
            <w:szCs w:val="24"/>
          </w:rPr>
          <w:delText xml:space="preserve"> </w:delText>
        </w:r>
      </w:del>
      <w:ins w:id="125" w:author="Michael Decker" w:date="2020-04-01T15:16:00Z">
        <w:r w:rsidR="000779C6">
          <w:rPr>
            <w:rFonts w:cs="Times New Roman"/>
            <w:szCs w:val="24"/>
          </w:rPr>
          <w:t>The approach utilizes a template for each stereotype.  The contents of th</w:t>
        </w:r>
      </w:ins>
      <w:ins w:id="126" w:author="Michael Decker" w:date="2020-04-01T15:17:00Z">
        <w:r w:rsidR="000779C6">
          <w:rPr>
            <w:rFonts w:cs="Times New Roman"/>
            <w:szCs w:val="24"/>
          </w:rPr>
          <w:t>e templates are then filled in with specific information taken from the method body</w:t>
        </w:r>
      </w:ins>
      <w:ins w:id="127" w:author="Michael Decker" w:date="2020-04-01T15:18:00Z">
        <w:r w:rsidR="00AE0719">
          <w:rPr>
            <w:rFonts w:cs="Times New Roman"/>
            <w:szCs w:val="24"/>
          </w:rPr>
          <w:t xml:space="preserve"> to form a </w:t>
        </w:r>
      </w:ins>
      <w:ins w:id="128" w:author="Michael Decker" w:date="2020-04-01T15:19:00Z">
        <w:r w:rsidR="00AE0719">
          <w:rPr>
            <w:rFonts w:cs="Times New Roman"/>
            <w:szCs w:val="24"/>
          </w:rPr>
          <w:t>comment for the method</w:t>
        </w:r>
      </w:ins>
      <w:ins w:id="129" w:author="Michael Decker" w:date="2020-04-01T15:17:00Z">
        <w:r w:rsidR="000779C6">
          <w:rPr>
            <w:rFonts w:cs="Times New Roman"/>
            <w:szCs w:val="24"/>
          </w:rPr>
          <w:t xml:space="preserve"> </w:t>
        </w:r>
      </w:ins>
      <w:del w:id="130" w:author="Michael Decker" w:date="2020-04-01T15:17:00Z">
        <w:r w:rsidR="00AF6B34" w:rsidDel="000779C6">
          <w:rPr>
            <w:rFonts w:cs="Times New Roman"/>
            <w:szCs w:val="24"/>
          </w:rPr>
          <w:delText xml:space="preserve">The use of these stereotypes grouped into templates can provide a generic description of functions within source code </w:delText>
        </w:r>
      </w:del>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w:t>
      </w:r>
      <w:moveFromRangeStart w:id="131" w:author="Michael Decker" w:date="2020-04-01T15:18:00Z" w:name="move36646718"/>
      <w:moveFrom w:id="132" w:author="Michael Decker" w:date="2020-04-01T15:18:00Z">
        <w:r w:rsidR="00DB5749" w:rsidDel="00D6268D">
          <w:rPr>
            <w:rFonts w:cs="Times New Roman"/>
            <w:szCs w:val="24"/>
          </w:rPr>
          <w:t xml:space="preserve"> These method stereotypes are specified as the Structural Accessor</w:t>
        </w:r>
        <w:r w:rsidR="00D17B5A" w:rsidDel="00D6268D">
          <w:rPr>
            <w:rFonts w:cs="Times New Roman"/>
            <w:szCs w:val="24"/>
          </w:rPr>
          <w:t>(get, predict, property)</w:t>
        </w:r>
        <w:r w:rsidR="00DB5749" w:rsidDel="00D6268D">
          <w:rPr>
            <w:rFonts w:cs="Times New Roman"/>
            <w:szCs w:val="24"/>
          </w:rPr>
          <w:t>, Structural Mutator</w:t>
        </w:r>
        <w:r w:rsidR="00D17B5A" w:rsidDel="00D6268D">
          <w:rPr>
            <w:rFonts w:cs="Times New Roman"/>
            <w:szCs w:val="24"/>
          </w:rPr>
          <w:t>(set, command)</w:t>
        </w:r>
        <w:r w:rsidR="00DB5749" w:rsidDel="00D6268D">
          <w:rPr>
            <w:rFonts w:cs="Times New Roman"/>
            <w:szCs w:val="24"/>
          </w:rPr>
          <w:t>, Creational</w:t>
        </w:r>
        <w:r w:rsidR="00D17B5A" w:rsidDel="00D6268D">
          <w:rPr>
            <w:rFonts w:cs="Times New Roman"/>
            <w:szCs w:val="24"/>
          </w:rPr>
          <w:t>(factory)</w:t>
        </w:r>
        <w:r w:rsidR="00DB5749" w:rsidDel="00D6268D">
          <w:rPr>
            <w:rFonts w:cs="Times New Roman"/>
            <w:szCs w:val="24"/>
          </w:rPr>
          <w:t xml:space="preserve"> and </w:t>
        </w:r>
        <w:r w:rsidR="00D17B5A" w:rsidDel="00D6268D">
          <w:rPr>
            <w:rFonts w:cs="Times New Roman"/>
            <w:szCs w:val="24"/>
          </w:rPr>
          <w:t xml:space="preserve">Collaborational(collaborator, controller), each of these stereotype categories handle different sections of </w:t>
        </w:r>
        <w:r w:rsidR="00637B69" w:rsidDel="00D6268D">
          <w:rPr>
            <w:rFonts w:cs="Times New Roman"/>
            <w:szCs w:val="24"/>
          </w:rPr>
          <w:t xml:space="preserve">source code for C++ </w:t>
        </w:r>
        <w:r w:rsidR="00637B69" w:rsidDel="00D6268D">
          <w:rPr>
            <w:rFonts w:cs="Times New Roman"/>
            <w:szCs w:val="24"/>
          </w:rPr>
          <w:fldChar w:fldCharType="begin"/>
        </w:r>
        <w:r w:rsidR="00637B69" w:rsidDel="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sidDel="00D6268D">
          <w:rPr>
            <w:rFonts w:cs="Times New Roman"/>
            <w:szCs w:val="24"/>
          </w:rPr>
          <w:fldChar w:fldCharType="separate"/>
        </w:r>
        <w:r w:rsidR="00637B69" w:rsidRPr="00637B69" w:rsidDel="00D6268D">
          <w:rPr>
            <w:rFonts w:cs="Times New Roman"/>
          </w:rPr>
          <w:t>[Abid et al. 2015]</w:t>
        </w:r>
        <w:r w:rsidR="00637B69" w:rsidDel="00D6268D">
          <w:rPr>
            <w:rFonts w:cs="Times New Roman"/>
            <w:szCs w:val="24"/>
          </w:rPr>
          <w:fldChar w:fldCharType="end"/>
        </w:r>
      </w:moveFrom>
      <w:moveFromRangeEnd w:id="131"/>
      <w:del w:id="133" w:author="Michael Decker" w:date="2020-04-01T15:19:00Z">
        <w:r w:rsidR="00D17B5A" w:rsidDel="00AE0719">
          <w:rPr>
            <w:rFonts w:cs="Times New Roman"/>
            <w:szCs w:val="24"/>
          </w:rPr>
          <w:delText>.</w:delText>
        </w:r>
        <w:r w:rsidR="00637B69" w:rsidDel="00AE0719">
          <w:rPr>
            <w:rFonts w:cs="Times New Roman"/>
            <w:szCs w:val="24"/>
          </w:rPr>
          <w:delText xml:space="preserve"> All of this gathered information is placed at the top of the source code file, detailing the entire construction </w:delText>
        </w:r>
        <w:r w:rsidR="00B21A8A" w:rsidDel="00AE0719">
          <w:rPr>
            <w:rFonts w:cs="Times New Roman"/>
            <w:szCs w:val="24"/>
          </w:rPr>
          <w:delText xml:space="preserve">of the source code </w:delText>
        </w:r>
        <w:r w:rsidR="00B21A8A" w:rsidDel="00AE0719">
          <w:rPr>
            <w:rFonts w:cs="Times New Roman"/>
            <w:szCs w:val="24"/>
          </w:rPr>
          <w:fldChar w:fldCharType="begin"/>
        </w:r>
        <w:r w:rsidR="00B21A8A" w:rsidDel="00AE0719">
          <w:rPr>
            <w:rFonts w:cs="Times New Roman"/>
            <w:szCs w:val="24"/>
          </w:rPr>
          <w:del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B21A8A" w:rsidDel="00AE0719">
          <w:rPr>
            <w:rFonts w:cs="Times New Roman"/>
            <w:szCs w:val="24"/>
          </w:rPr>
          <w:fldChar w:fldCharType="separate"/>
        </w:r>
        <w:r w:rsidR="00B21A8A" w:rsidRPr="00B21A8A" w:rsidDel="00AE0719">
          <w:rPr>
            <w:rFonts w:cs="Times New Roman"/>
          </w:rPr>
          <w:delText>[Abid et al. 2015]</w:delText>
        </w:r>
        <w:r w:rsidR="00B21A8A" w:rsidDel="00AE0719">
          <w:rPr>
            <w:rFonts w:cs="Times New Roman"/>
            <w:szCs w:val="24"/>
          </w:rPr>
          <w:fldChar w:fldCharType="end"/>
        </w:r>
        <w:r w:rsidR="00B21A8A" w:rsidDel="00AE0719">
          <w:rPr>
            <w:rFonts w:cs="Times New Roman"/>
            <w:szCs w:val="24"/>
          </w:rPr>
          <w:delText>.</w:delText>
        </w:r>
      </w:del>
    </w:p>
    <w:p w14:paraId="4D73ECB8" w14:textId="3ACD84FC" w:rsidR="00785D21" w:rsidRDefault="00785D21" w:rsidP="000E69C1">
      <w:pPr>
        <w:pStyle w:val="Heading2"/>
      </w:pPr>
      <w:bookmarkStart w:id="134" w:name="_Ref35456517"/>
      <w:r>
        <w:lastRenderedPageBreak/>
        <w:t>Comment Quality</w:t>
      </w:r>
      <w:bookmarkEnd w:id="134"/>
    </w:p>
    <w:p w14:paraId="06629DC4" w14:textId="77777777" w:rsidR="00967444" w:rsidRDefault="001B278E" w:rsidP="003B1742">
      <w:pPr>
        <w:rPr>
          <w:ins w:id="135" w:author="Michael Decker" w:date="2020-04-01T15:48:00Z"/>
          <w:rFonts w:cs="Times New Roman"/>
          <w:szCs w:val="24"/>
        </w:rPr>
      </w:pPr>
      <w:r>
        <w:rPr>
          <w:rFonts w:cs="Times New Roman"/>
          <w:szCs w:val="24"/>
        </w:rPr>
        <w:t xml:space="preserve">One method of analyzing readability and comprehension </w:t>
      </w:r>
      <w:ins w:id="136" w:author="Michael Decker" w:date="2020-04-01T15:39:00Z">
        <w:r w:rsidR="008C2049">
          <w:rPr>
            <w:rFonts w:cs="Times New Roman"/>
            <w:szCs w:val="24"/>
          </w:rPr>
          <w:t xml:space="preserve">of software </w:t>
        </w:r>
      </w:ins>
      <w:r>
        <w:rPr>
          <w:rFonts w:cs="Times New Roman"/>
          <w:szCs w:val="24"/>
        </w:rPr>
        <w:t xml:space="preserve">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ins w:id="137" w:author="Michael Decker" w:date="2020-04-01T15:47:00Z">
        <w:r w:rsidR="003B1742">
          <w:rPr>
            <w:rFonts w:cs="Times New Roman"/>
            <w:szCs w:val="24"/>
          </w:rPr>
          <w:t xml:space="preserve"> </w:t>
        </w:r>
      </w:ins>
    </w:p>
    <w:p w14:paraId="5A1C7FE7" w14:textId="31DD0055" w:rsidR="00D82116" w:rsidDel="003B1742" w:rsidRDefault="003B1742" w:rsidP="00D82116">
      <w:pPr>
        <w:rPr>
          <w:del w:id="138" w:author="Michael Decker" w:date="2020-04-01T15:47:00Z"/>
          <w:rFonts w:cs="Times New Roman"/>
          <w:szCs w:val="24"/>
        </w:rPr>
      </w:pPr>
      <w:ins w:id="139" w:author="Michael Decker" w:date="2020-04-01T15:47:00Z">
        <w:r>
          <w:rPr>
            <w:rFonts w:cs="Times New Roman"/>
            <w:szCs w:val="24"/>
          </w:rPr>
          <w:t xml:space="preserve"> </w:t>
        </w:r>
      </w:ins>
      <w:commentRangeStart w:id="140"/>
    </w:p>
    <w:p w14:paraId="1B299377" w14:textId="0B876042" w:rsidR="00AB11E8" w:rsidRDefault="002D32C0" w:rsidP="00967444">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w:t>
      </w:r>
      <w:commentRangeEnd w:id="140"/>
      <w:r w:rsidR="003B1742">
        <w:rPr>
          <w:rStyle w:val="CommentReference"/>
        </w:rPr>
        <w:commentReference w:id="140"/>
      </w:r>
      <w:r w:rsidR="00A52AA4">
        <w:rPr>
          <w:rFonts w:cs="Times New Roman"/>
          <w:szCs w:val="24"/>
        </w:rPr>
        <w:t xml:space="preserve">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w:t>
      </w:r>
      <w:ins w:id="141" w:author="Michael Decker" w:date="2020-04-01T15:48:00Z">
        <w:r w:rsidR="00967444">
          <w:rPr>
            <w:rFonts w:cs="Times New Roman"/>
            <w:szCs w:val="24"/>
          </w:rPr>
          <w:t xml:space="preserve">  </w:t>
        </w:r>
      </w:ins>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E0747">
        <w:rPr>
          <w:rStyle w:val="Code"/>
          <w:rPrChange w:id="142" w:author="Michael Decker" w:date="2020-04-01T15:44:00Z">
            <w:rPr>
              <w:rFonts w:cs="Times New Roman"/>
              <w:szCs w:val="24"/>
            </w:rPr>
          </w:rPrChang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w:t>
      </w:r>
      <w:r w:rsidR="00AF6F1F">
        <w:rPr>
          <w:rFonts w:cs="Times New Roman"/>
          <w:szCs w:val="24"/>
        </w:rPr>
        <w:lastRenderedPageBreak/>
        <w:t xml:space="preserve">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Another example of comment quality is given by Fluri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A56978"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The largest finding of their research showed that the longer the project gets</w:t>
      </w:r>
      <w:ins w:id="143" w:author="Michael Decker" w:date="2020-04-01T15:52:00Z">
        <w:r w:rsidR="00967444">
          <w:rPr>
            <w:rFonts w:cs="Times New Roman"/>
            <w:szCs w:val="24"/>
          </w:rPr>
          <w:t>,</w:t>
        </w:r>
      </w:ins>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w:t>
      </w:r>
      <w:commentRangeStart w:id="144"/>
      <w:r w:rsidR="00F05240">
        <w:rPr>
          <w:rFonts w:cs="Times New Roman"/>
          <w:szCs w:val="24"/>
        </w:rPr>
        <w:t xml:space="preserve">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ins w:id="145" w:author="Michael Decker" w:date="2020-04-01T15:52:00Z">
        <w:r w:rsidR="00967444">
          <w:rPr>
            <w:rFonts w:cs="Times New Roman"/>
            <w:szCs w:val="24"/>
          </w:rPr>
          <w:t xml:space="preserve"> </w:t>
        </w:r>
        <w:commentRangeEnd w:id="144"/>
        <w:r w:rsidR="00967444">
          <w:rPr>
            <w:rStyle w:val="CommentReference"/>
          </w:rPr>
          <w:commentReference w:id="144"/>
        </w:r>
      </w:ins>
    </w:p>
    <w:p w14:paraId="261323E1" w14:textId="77777777" w:rsidR="008E0747" w:rsidDel="00007467" w:rsidRDefault="008E0747" w:rsidP="008E0747">
      <w:pPr>
        <w:rPr>
          <w:del w:id="146" w:author="Michael Decker" w:date="2020-04-01T15:53:00Z"/>
        </w:rPr>
      </w:pPr>
      <w:r>
        <w:rPr>
          <w:rFonts w:cs="Times New Roman"/>
          <w:szCs w:val="24"/>
        </w:rPr>
        <w:t xml:space="preserve">Another area of study on comments is the study of comment coverage within source code. This research is directly applicable to work such as automatic comment generation as a way to verify that the comments that are being generated provide a </w:t>
      </w:r>
      <w:commentRangeStart w:id="147"/>
      <w:r>
        <w:rPr>
          <w:rFonts w:cs="Times New Roman"/>
          <w:szCs w:val="24"/>
        </w:rPr>
        <w:t xml:space="preserve">good quality study </w:t>
      </w:r>
      <w:commentRangeEnd w:id="147"/>
      <w:r>
        <w:rPr>
          <w:rStyle w:val="CommentReference"/>
        </w:rPr>
        <w:commentReference w:id="147"/>
      </w:r>
      <w:r>
        <w:rPr>
          <w:rFonts w:cs="Times New Roman"/>
          <w:szCs w:val="24"/>
        </w:rPr>
        <w:t xml:space="preserve">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 2019]</w:t>
      </w:r>
      <w:r>
        <w:rPr>
          <w:rFonts w:cs="Times New Roman"/>
          <w:szCs w:val="24"/>
        </w:rPr>
        <w:fldChar w:fldCharType="end"/>
      </w:r>
      <w:r>
        <w:rPr>
          <w:rFonts w:cs="Times New Roman"/>
          <w:szCs w:val="24"/>
        </w:rPr>
        <w:t xml:space="preserve">. To analyze and condense the massive amount of data that is produced by </w:t>
      </w:r>
      <w:r w:rsidRPr="00AF0414">
        <w:rPr>
          <w:rStyle w:val="Code"/>
        </w:rPr>
        <w:t>word2vec</w:t>
      </w:r>
      <w:r>
        <w:rPr>
          <w:rFonts w:cs="Times New Roman"/>
          <w:szCs w:val="24"/>
        </w:rPr>
        <w:t xml:space="preserve">, Chen et al. recommend the application of random forest machine learning algorithms. This is because not only are they very powerful when it comes to the analysis of classifiers and have many well-established implementations, but random forests are also very good for bagging and bootstrapping data. </w:t>
      </w:r>
    </w:p>
    <w:p w14:paraId="4E86D7D7" w14:textId="77777777" w:rsidR="008E0747" w:rsidRDefault="008E0747" w:rsidP="0048571D">
      <w:pPr>
        <w:rPr>
          <w:rFonts w:cs="Times New Roman"/>
          <w:szCs w:val="24"/>
        </w:rPr>
      </w:pPr>
    </w:p>
    <w:p w14:paraId="56354A00" w14:textId="27309406" w:rsidR="006B4409" w:rsidRDefault="006B4409" w:rsidP="006B4409">
      <w:pPr>
        <w:pStyle w:val="Heading2"/>
      </w:pPr>
      <w:bookmarkStart w:id="148" w:name="_Ref33723167"/>
      <w:bookmarkStart w:id="149" w:name="_Ref34207284"/>
      <w:r>
        <w:t>Automated Summarization and Text Detection</w:t>
      </w:r>
      <w:bookmarkEnd w:id="148"/>
      <w:bookmarkEnd w:id="149"/>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commentRangeStart w:id="150"/>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commentRangeEnd w:id="150"/>
      <w:r w:rsidR="00AD66F6">
        <w:rPr>
          <w:rStyle w:val="CommentReference"/>
        </w:rPr>
        <w:commentReference w:id="150"/>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4F6C6132"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ins w:id="151" w:author="Michael Decker" w:date="2020-04-01T15:57:00Z">
        <w:r w:rsidR="00D737DA">
          <w:rPr>
            <w:rFonts w:cs="Times New Roman"/>
            <w:szCs w:val="24"/>
          </w:rPr>
          <w:t xml:space="preserve">Bacchelli et al.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w:t>
      </w:r>
      <w:del w:id="152" w:author="Michael Decker" w:date="2020-04-01T15:57:00Z">
        <w:r w:rsidDel="00D737DA">
          <w:rPr>
            <w:rFonts w:cs="Times New Roman"/>
            <w:szCs w:val="24"/>
          </w:rPr>
          <w:delText>ed</w:delText>
        </w:r>
      </w:del>
      <w:r>
        <w:rPr>
          <w:rFonts w:cs="Times New Roman"/>
          <w:szCs w:val="24"/>
        </w:rPr>
        <w:t xml:space="preserve"> a method for actually accomplishing this using a series of different linking techniques that are not limited to the studies on natural language processing. Of course</w:t>
      </w:r>
      <w:ins w:id="153" w:author="Michael Decker" w:date="2020-04-01T15:57:00Z">
        <w:r w:rsidR="00D737DA">
          <w:rPr>
            <w:rFonts w:cs="Times New Roman"/>
            <w:szCs w:val="24"/>
          </w:rPr>
          <w:t>,</w:t>
        </w:r>
      </w:ins>
      <w:r>
        <w:rPr>
          <w:rFonts w:cs="Times New Roman"/>
          <w:szCs w:val="24"/>
        </w:rPr>
        <w:t xml:space="preserve"> when considering methods outside of natural language processing such as regular mailing lists that are bound to projects</w:t>
      </w:r>
      <w:ins w:id="154" w:author="Michael Decker" w:date="2020-04-01T15:57:00Z">
        <w:r w:rsidR="00D737DA">
          <w:rPr>
            <w:rFonts w:cs="Times New Roman"/>
            <w:szCs w:val="24"/>
          </w:rPr>
          <w:t>,</w:t>
        </w:r>
      </w:ins>
      <w:r>
        <w:rPr>
          <w:rFonts w:cs="Times New Roman"/>
          <w:szCs w:val="24"/>
        </w:rPr>
        <w:t xml:space="preserve"> you can get an idea of whether or not conversation about source code is occurring</w:t>
      </w:r>
      <w:ins w:id="155" w:author="Michael Decker" w:date="2020-04-01T15:58:00Z">
        <w:r w:rsidR="00D737DA">
          <w:rPr>
            <w:rFonts w:cs="Times New Roman"/>
            <w:szCs w:val="24"/>
          </w:rPr>
          <w:t>.</w:t>
        </w:r>
      </w:ins>
      <w:del w:id="156" w:author="Michael Decker" w:date="2020-04-01T15:58:00Z">
        <w:r w:rsidDel="00D737DA">
          <w:rPr>
            <w:rFonts w:cs="Times New Roman"/>
            <w:szCs w:val="24"/>
          </w:rPr>
          <w:delText xml:space="preserve">, </w:delText>
        </w:r>
      </w:del>
      <w:ins w:id="157" w:author="Michael Decker" w:date="2020-04-01T15:58:00Z">
        <w:r w:rsidR="00D737DA">
          <w:rPr>
            <w:rFonts w:cs="Times New Roman"/>
            <w:szCs w:val="24"/>
          </w:rPr>
          <w:t xml:space="preserve"> </w:t>
        </w:r>
      </w:ins>
      <w:del w:id="158" w:author="Michael Decker" w:date="2020-04-01T15:58:00Z">
        <w:r w:rsidDel="00D737DA">
          <w:rPr>
            <w:rFonts w:cs="Times New Roman"/>
            <w:szCs w:val="24"/>
          </w:rPr>
          <w:delText>but</w:delText>
        </w:r>
      </w:del>
      <w:r>
        <w:rPr>
          <w:rFonts w:cs="Times New Roman"/>
          <w:szCs w:val="24"/>
        </w:rPr>
        <w:t xml:space="preserve"> </w:t>
      </w:r>
      <w:ins w:id="159" w:author="Michael Decker" w:date="2020-04-01T15:58:00Z">
        <w:r w:rsidR="00D737DA">
          <w:rPr>
            <w:rFonts w:cs="Times New Roman"/>
            <w:szCs w:val="24"/>
          </w:rPr>
          <w:t xml:space="preserve">However, </w:t>
        </w:r>
      </w:ins>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w:t>
      </w:r>
      <w:ins w:id="160" w:author="Michael Decker" w:date="2020-04-01T15:58:00Z">
        <w:r w:rsidR="00B548BD">
          <w:rPr>
            <w:rFonts w:cs="Times New Roman"/>
            <w:szCs w:val="24"/>
          </w:rPr>
          <w:t>,</w:t>
        </w:r>
      </w:ins>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6022FDB"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For example, in the field of detecting opinion spam</w:t>
      </w:r>
      <w:ins w:id="161" w:author="Michael Decker" w:date="2020-04-01T15:59:00Z">
        <w:r w:rsidR="00B548BD">
          <w:rPr>
            <w:rFonts w:cs="Times New Roman"/>
            <w:szCs w:val="24"/>
          </w:rPr>
          <w:t>,</w:t>
        </w:r>
      </w:ins>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Detecting spam occurs in a series of three main phases, no</w:t>
      </w:r>
      <w:ins w:id="162" w:author="Michael Decker" w:date="2020-04-01T15:59:00Z">
        <w:r w:rsidR="00B548BD">
          <w:rPr>
            <w:rFonts w:cs="Times New Roman"/>
            <w:szCs w:val="24"/>
          </w:rPr>
          <w:t>t</w:t>
        </w:r>
      </w:ins>
      <w:r w:rsidR="00941C81">
        <w:rPr>
          <w:rFonts w:cs="Times New Roman"/>
          <w:szCs w:val="24"/>
        </w:rPr>
        <w:t xml:space="preserve">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w:t>
      </w:r>
      <w:r w:rsidR="00941C81">
        <w:rPr>
          <w:rFonts w:cs="Times New Roman"/>
          <w:szCs w:val="24"/>
        </w:rPr>
        <w:lastRenderedPageBreak/>
        <w:t xml:space="preserve">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3" w:name="_Ref34250949"/>
    </w:p>
    <w:bookmarkEnd w:id="163"/>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BE3C132"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1271BE">
        <w:rPr>
          <w:szCs w:val="24"/>
        </w:rPr>
        <w:t>. 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ins w:id="164" w:author="Michael Decker" w:date="2020-04-01T16:01:00Z">
        <w:r w:rsidR="0055403E">
          <w:rPr>
            <w:szCs w:val="24"/>
          </w:rPr>
          <w:t>p</w:t>
        </w:r>
      </w:ins>
      <w:del w:id="165" w:author="Michael Decker" w:date="2020-04-01T16:01:00Z">
        <w:r w:rsidR="00317019" w:rsidDel="0055403E">
          <w:rPr>
            <w:szCs w:val="24"/>
          </w:rPr>
          <w:delText>P</w:delText>
        </w:r>
      </w:del>
      <w:r w:rsidR="00317019">
        <w:rPr>
          <w:szCs w:val="24"/>
        </w:rPr>
        <w:t>rose</w:t>
      </w:r>
      <w:ins w:id="166" w:author="Michael Decker" w:date="2020-04-01T16:01:00Z">
        <w:r w:rsidR="0055403E">
          <w:rPr>
            <w:szCs w:val="24"/>
          </w:rPr>
          <w:t>,</w:t>
        </w:r>
      </w:ins>
      <w:r w:rsidR="00317019">
        <w:rPr>
          <w:szCs w:val="24"/>
        </w:rPr>
        <w:t xml:space="preserv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B9F52D7" w:rsidR="00C43334" w:rsidRPr="0007121B" w:rsidRDefault="00C43334" w:rsidP="00A54E7C">
      <w:pPr>
        <w:pStyle w:val="Caption"/>
        <w:keepNext/>
        <w:jc w:val="center"/>
        <w:rPr>
          <w:smallCaps/>
          <w:sz w:val="24"/>
          <w:szCs w:val="24"/>
        </w:rPr>
      </w:pPr>
      <w:bookmarkStart w:id="16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52DB5">
        <w:rPr>
          <w:noProof/>
          <w:sz w:val="24"/>
          <w:szCs w:val="24"/>
        </w:rPr>
        <w:t>1</w:t>
      </w:r>
      <w:r w:rsidRPr="0007121B">
        <w:rPr>
          <w:sz w:val="24"/>
          <w:szCs w:val="24"/>
        </w:rPr>
        <w:fldChar w:fldCharType="end"/>
      </w:r>
      <w:bookmarkEnd w:id="167"/>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if(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w:t>
            </w:r>
            <w:commentRangeStart w:id="168"/>
            <w:r w:rsidR="00D61018">
              <w:rPr>
                <w:szCs w:val="24"/>
              </w:rPr>
              <w:t>Typically, …</w:t>
            </w:r>
            <w:commentRangeEnd w:id="168"/>
            <w:r w:rsidR="00392692">
              <w:rPr>
                <w:rStyle w:val="CommentReference"/>
              </w:rPr>
              <w:commentReference w:id="168"/>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713431D2"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ins w:id="169" w:author="Michael Decker" w:date="2020-04-01T16:02:00Z">
        <w:r w:rsidR="00461431">
          <w:rPr>
            <w:szCs w:val="24"/>
          </w:rPr>
          <w:t xml:space="preserve">although a part of our taxonom, </w:t>
        </w:r>
      </w:ins>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ins w:id="170" w:author="Michael Decker" w:date="2020-04-01T16:03:00Z">
        <w:r w:rsidR="00461431">
          <w:rPr>
            <w:szCs w:val="24"/>
          </w:rPr>
          <w:t xml:space="preserve"> for commented out code</w:t>
        </w:r>
      </w:ins>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2567DA3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a </w:t>
      </w:r>
      <w:r>
        <w:rPr>
          <w:szCs w:val="24"/>
        </w:rPr>
        <w:t>English prose</w:t>
      </w:r>
      <w:r w:rsidR="00DC1E82">
        <w:rPr>
          <w:szCs w:val="24"/>
        </w:rPr>
        <w:t xml:space="preserve"> </w:t>
      </w:r>
      <w:ins w:id="171" w:author="Michael Decker" w:date="2020-04-01T16:03:00Z">
        <w:r w:rsidR="00923AE8">
          <w:rPr>
            <w:szCs w:val="24"/>
          </w:rPr>
          <w:t xml:space="preserve">comment </w:t>
        </w:r>
      </w:ins>
      <w:r w:rsidR="00DC1E82">
        <w:rPr>
          <w:szCs w:val="24"/>
        </w:rPr>
        <w:t xml:space="preserve">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CC5B49">
        <w:rPr>
          <w:szCs w:val="24"/>
          <w:rPrChange w:id="172" w:author="Michael Decker" w:date="2020-04-01T16:04:00Z">
            <w:rPr>
              <w:i/>
              <w:iCs/>
              <w:szCs w:val="24"/>
            </w:rPr>
          </w:rPrChange>
        </w:rPr>
        <w:t>define</w:t>
      </w:r>
      <w:r w:rsidR="00DC1E82" w:rsidRPr="000E69C1">
        <w:rPr>
          <w:i/>
          <w:iCs/>
          <w:szCs w:val="24"/>
        </w:rPr>
        <w:t xml:space="preserve"> </w:t>
      </w:r>
      <w:r w:rsidR="00AF19A8" w:rsidRPr="00A224C5">
        <w:rPr>
          <w:szCs w:val="24"/>
          <w:rPrChange w:id="173" w:author="Michael Decker" w:date="2020-04-01T16:04:00Z">
            <w:rPr>
              <w:i/>
              <w:iCs/>
              <w:szCs w:val="24"/>
            </w:rPr>
          </w:rPrChange>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w:t>
      </w:r>
      <w:commentRangeStart w:id="174"/>
      <w:r w:rsidR="0023523B">
        <w:rPr>
          <w:szCs w:val="24"/>
        </w:rPr>
        <w:t>commented</w:t>
      </w:r>
      <w:r w:rsidR="00A8652B">
        <w:rPr>
          <w:szCs w:val="24"/>
        </w:rPr>
        <w:t>-</w:t>
      </w:r>
      <w:r w:rsidR="0023523B">
        <w:rPr>
          <w:szCs w:val="24"/>
        </w:rPr>
        <w:t>out code.</w:t>
      </w:r>
      <w:r w:rsidR="00A71628">
        <w:rPr>
          <w:szCs w:val="24"/>
        </w:rPr>
        <w:t xml:space="preserve"> </w:t>
      </w:r>
      <w:r w:rsidR="004A7982">
        <w:rPr>
          <w:szCs w:val="24"/>
        </w:rPr>
        <w:t xml:space="preserve">The final </w:t>
      </w:r>
      <w:commentRangeEnd w:id="174"/>
      <w:r w:rsidR="00E74655">
        <w:rPr>
          <w:rStyle w:val="CommentReference"/>
        </w:rPr>
        <w:commentReference w:id="174"/>
      </w:r>
      <w:r w:rsidR="004A7982">
        <w:rPr>
          <w:szCs w:val="24"/>
        </w:rPr>
        <w:t xml:space="preserve">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32F1C7EB" w:rsidR="00976874" w:rsidRPr="002F6928" w:rsidRDefault="00976874" w:rsidP="00976874">
      <w:pPr>
        <w:pStyle w:val="Caption"/>
        <w:keepNext/>
        <w:jc w:val="center"/>
        <w:rPr>
          <w:sz w:val="24"/>
          <w:szCs w:val="24"/>
        </w:rPr>
      </w:pPr>
      <w:bookmarkStart w:id="175"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52DB5">
        <w:rPr>
          <w:noProof/>
          <w:sz w:val="24"/>
          <w:szCs w:val="24"/>
        </w:rPr>
        <w:t>2</w:t>
      </w:r>
      <w:r w:rsidRPr="002F6928">
        <w:rPr>
          <w:sz w:val="24"/>
          <w:szCs w:val="24"/>
        </w:rPr>
        <w:fldChar w:fldCharType="end"/>
      </w:r>
      <w:bookmarkEnd w:id="175"/>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4DE79B9A" w:rsidR="002F6928" w:rsidRPr="00A20996" w:rsidRDefault="002F6928" w:rsidP="00A20996">
      <w:pPr>
        <w:pStyle w:val="Caption"/>
        <w:keepNext/>
        <w:jc w:val="center"/>
        <w:rPr>
          <w:sz w:val="24"/>
          <w:szCs w:val="24"/>
        </w:rPr>
      </w:pPr>
      <w:bookmarkStart w:id="176"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52DB5">
        <w:rPr>
          <w:noProof/>
          <w:sz w:val="24"/>
          <w:szCs w:val="24"/>
        </w:rPr>
        <w:t>3</w:t>
      </w:r>
      <w:r w:rsidRPr="00A20996">
        <w:rPr>
          <w:sz w:val="24"/>
          <w:szCs w:val="24"/>
        </w:rPr>
        <w:fldChar w:fldCharType="end"/>
      </w:r>
      <w:bookmarkEnd w:id="176"/>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30D23CC4"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These are not your only options however, there are many programmers who use Doxygen and Javadoc comments. Doxygen and Javadoc comments function the same way that a standard block comment does</w:t>
      </w:r>
      <w:ins w:id="177" w:author="Michael Decker" w:date="2020-04-01T16:09:00Z">
        <w:r w:rsidR="004609FE">
          <w:rPr>
            <w:szCs w:val="24"/>
          </w:rPr>
          <w:t>,</w:t>
        </w:r>
      </w:ins>
      <w:r>
        <w:rPr>
          <w:szCs w:val="24"/>
        </w:rPr>
        <w:t xml:space="preserve"> but offer a variety of supplemental features such as cross-referencing and source code linking. </w:t>
      </w:r>
      <w:r w:rsidR="004979E3">
        <w:rPr>
          <w:szCs w:val="24"/>
        </w:rPr>
        <w:t>These types of comments employ specific structure syntax and operators to allow for the automatic generation of API document</w:t>
      </w:r>
      <w:ins w:id="178" w:author="Michael Decker" w:date="2020-04-01T16:09:00Z">
        <w:r w:rsidR="004609FE">
          <w:rPr>
            <w:szCs w:val="24"/>
          </w:rPr>
          <w:t>at</w:t>
        </w:r>
      </w:ins>
      <w:r w:rsidR="004979E3">
        <w:rPr>
          <w:szCs w:val="24"/>
        </w:rPr>
        <w:t xml:space="preserve">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or  additional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77B34A40" w:rsidR="00F3698E" w:rsidRPr="00F3698E" w:rsidRDefault="00F3698E" w:rsidP="00F3698E">
      <w:pPr>
        <w:pStyle w:val="Caption"/>
        <w:keepNext/>
        <w:jc w:val="center"/>
        <w:rPr>
          <w:smallCaps/>
          <w:sz w:val="24"/>
          <w:szCs w:val="24"/>
        </w:rPr>
      </w:pPr>
      <w:bookmarkStart w:id="179"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52DB5">
        <w:rPr>
          <w:noProof/>
          <w:sz w:val="24"/>
          <w:szCs w:val="24"/>
        </w:rPr>
        <w:t>4</w:t>
      </w:r>
      <w:r w:rsidRPr="00F3698E">
        <w:rPr>
          <w:sz w:val="24"/>
          <w:szCs w:val="24"/>
        </w:rPr>
        <w:fldChar w:fldCharType="end"/>
      </w:r>
      <w:bookmarkEnd w:id="179"/>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QuantLib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1173E2A"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w:t>
      </w:r>
      <w:ins w:id="180" w:author="Michael Decker" w:date="2020-04-01T16:15:00Z">
        <w:r w:rsidR="00397C43">
          <w:rPr>
            <w:szCs w:val="24"/>
          </w:rPr>
          <w:t xml:space="preserve">(as far as we kon) </w:t>
        </w:r>
      </w:ins>
      <w:r>
        <w:rPr>
          <w:szCs w:val="24"/>
        </w:rPr>
        <w:t xml:space="preserve">in order to comment out code, is </w:t>
      </w:r>
      <w:r w:rsidR="00412B0D">
        <w:rPr>
          <w:szCs w:val="24"/>
        </w:rPr>
        <w:t xml:space="preserve">with </w:t>
      </w:r>
      <w:r w:rsidRPr="000E69C1">
        <w:rPr>
          <w:rStyle w:val="Code"/>
        </w:rPr>
        <w:t>#if(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r w:rsidR="00403C1E" w:rsidRPr="000E69C1">
        <w:rPr>
          <w:rStyle w:val="Code"/>
        </w:rPr>
        <w:t>if(0)</w:t>
      </w:r>
      <w:r w:rsidR="00403C1E">
        <w:rPr>
          <w:szCs w:val="24"/>
        </w:rPr>
        <w:t xml:space="preserve"> block.</w:t>
      </w:r>
    </w:p>
    <w:p w14:paraId="617FFBB0" w14:textId="7E78EF4C" w:rsidR="00403C1E" w:rsidRPr="00025D2F" w:rsidRDefault="00403C1E" w:rsidP="002E34E0">
      <w:pPr>
        <w:pStyle w:val="Caption"/>
        <w:keepNext/>
        <w:jc w:val="center"/>
        <w:rPr>
          <w:szCs w:val="24"/>
        </w:rPr>
      </w:pPr>
      <w:bookmarkStart w:id="181"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5</w:t>
      </w:r>
      <w:r w:rsidRPr="000E69C1">
        <w:rPr>
          <w:sz w:val="24"/>
          <w:szCs w:val="24"/>
        </w:rPr>
        <w:fldChar w:fldCharType="end"/>
      </w:r>
      <w:bookmarkEnd w:id="181"/>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2" w:name="_Ref34250973"/>
    </w:p>
    <w:bookmarkEnd w:id="18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Del="00521F63" w:rsidRDefault="007E7142" w:rsidP="000E69C1">
      <w:pPr>
        <w:ind w:firstLine="0"/>
        <w:jc w:val="center"/>
        <w:rPr>
          <w:del w:id="183" w:author="Michael Decker" w:date="2020-04-01T16:21:00Z"/>
          <w:rStyle w:val="Code"/>
        </w:rPr>
      </w:pPr>
      <w:r w:rsidRPr="000E69C1">
        <w:rPr>
          <w:rStyle w:val="Code"/>
        </w:rPr>
        <w:t>srcml --verbose srcMLsample.cpp -o srcMLsample.xml</w:t>
      </w:r>
    </w:p>
    <w:p w14:paraId="106A25DD" w14:textId="487BD834" w:rsidR="007E7142" w:rsidDel="00521F63" w:rsidRDefault="007E7142" w:rsidP="000E69C1">
      <w:pPr>
        <w:ind w:firstLine="0"/>
        <w:rPr>
          <w:del w:id="184" w:author="Michael Decker" w:date="2020-04-01T16:21:00Z"/>
          <w:rFonts w:cs="Times New Roman"/>
          <w:szCs w:val="24"/>
        </w:rPr>
      </w:pPr>
    </w:p>
    <w:p w14:paraId="52222A71" w14:textId="77777777" w:rsidR="00521F63" w:rsidRDefault="00521F63" w:rsidP="00521F63">
      <w:pPr>
        <w:ind w:firstLine="0"/>
        <w:jc w:val="center"/>
        <w:rPr>
          <w:ins w:id="185" w:author="Michael Decker" w:date="2020-04-01T16:21:00Z"/>
          <w:rFonts w:cs="Times New Roman"/>
          <w:szCs w:val="24"/>
        </w:rPr>
        <w:pPrChange w:id="186" w:author="Michael Decker" w:date="2020-04-01T16:21:00Z">
          <w:pPr>
            <w:ind w:firstLine="0"/>
          </w:pPr>
        </w:pPrChange>
      </w:pPr>
    </w:p>
    <w:p w14:paraId="08527038" w14:textId="1CFDC7CF" w:rsidR="007E7142" w:rsidRDefault="007E7142" w:rsidP="00521F63">
      <w:pPr>
        <w:sectPr w:rsidR="007E7142" w:rsidSect="004B145D">
          <w:pgSz w:w="12240" w:h="15840"/>
          <w:pgMar w:top="1440" w:right="1440" w:bottom="1440" w:left="1440" w:header="720" w:footer="720" w:gutter="0"/>
          <w:cols w:space="720"/>
          <w:docGrid w:linePitch="360"/>
        </w:sectPr>
        <w:pPrChange w:id="187" w:author="Michael Decker" w:date="2020-04-01T16:21:00Z">
          <w:pPr>
            <w:ind w:firstLine="0"/>
          </w:pPr>
        </w:pPrChange>
      </w:pPr>
      <w:r>
        <w:t xml:space="preserve">The function provided in the top </w:t>
      </w:r>
      <w:del w:id="188" w:author="Michael Decker" w:date="2020-04-01T16:24:00Z">
        <w:r w:rsidDel="006C3172">
          <w:delText xml:space="preserve">box </w:delText>
        </w:r>
      </w:del>
      <w:r>
        <w:t xml:space="preserve">is the main function of the sample C++ file </w:t>
      </w:r>
      <w:r w:rsidRPr="006C3172">
        <w:rPr>
          <w:rStyle w:val="Code"/>
          <w:rPrChange w:id="189" w:author="Michael Decker" w:date="2020-04-01T16:22:00Z">
            <w:rPr/>
          </w:rPrChange>
        </w:rPr>
        <w:t>srcMLsample.cpp</w:t>
      </w:r>
      <w:r w:rsidR="006178EB">
        <w:t xml:space="preserve">. </w:t>
      </w:r>
      <w:ins w:id="190" w:author="Michael Decker" w:date="2020-04-01T16:23:00Z">
        <w:r w:rsidR="006C3172">
          <w:t>The second row</w:t>
        </w:r>
      </w:ins>
      <w:ins w:id="191" w:author="Michael Decker" w:date="2020-04-01T16:24:00Z">
        <w:r w:rsidR="006C3172">
          <w:t xml:space="preserve"> contains the resulting srcML from the </w:t>
        </w:r>
        <w:r w:rsidR="006C3172" w:rsidRPr="000E69C1">
          <w:rPr>
            <w:rStyle w:val="Code"/>
          </w:rPr>
          <w:t>srcMLsample.xml</w:t>
        </w:r>
        <w:r w:rsidR="006C3172" w:rsidDel="006C3172">
          <w:t xml:space="preserve"> </w:t>
        </w:r>
      </w:ins>
      <w:del w:id="192" w:author="Michael Decker" w:date="2020-04-01T16:23:00Z">
        <w:r w:rsidR="006178EB" w:rsidDel="006C3172">
          <w:delText>After the command is run we then copy the contents of the xml file and place those into the second box of the table</w:delText>
        </w:r>
      </w:del>
      <w:r w:rsidR="006178EB">
        <w:t>.</w:t>
      </w:r>
      <w:r w:rsidR="000C65F4">
        <w:t xml:space="preserve"> The first line of the </w:t>
      </w:r>
      <w:del w:id="193" w:author="Michael Decker" w:date="2020-04-01T16:25:00Z">
        <w:r w:rsidR="000C65F4" w:rsidDel="006C3172">
          <w:delText>second box</w:delText>
        </w:r>
      </w:del>
      <w:ins w:id="194" w:author="Michael Decker" w:date="2020-04-01T16:25:00Z">
        <w:r w:rsidR="006C3172">
          <w:t>srcML</w:t>
        </w:r>
      </w:ins>
      <w:r w:rsidR="000C65F4">
        <w:t xml:space="preserve"> provides the encoding information for XML. The second line of the output provides the details on the current version of srcML that was used </w:t>
      </w:r>
      <w:r w:rsidR="000C65F4">
        <w:lastRenderedPageBreak/>
        <w:t xml:space="preserve">for the command, additionally </w:t>
      </w:r>
      <w:commentRangeStart w:id="195"/>
      <w:r w:rsidR="000C65F4">
        <w:t xml:space="preserve">the language the file is written in, C++, and the file name </w:t>
      </w:r>
      <w:r w:rsidR="000C65F4" w:rsidRPr="006C3172">
        <w:rPr>
          <w:rStyle w:val="Code"/>
          <w:rPrChange w:id="196" w:author="Michael Decker" w:date="2020-04-01T16:25:00Z">
            <w:rPr/>
          </w:rPrChange>
        </w:rPr>
        <w:t>srcMLsample.cpp</w:t>
      </w:r>
      <w:r w:rsidR="000C65F4">
        <w:t xml:space="preserve"> is included on this line. Each part of the source code is wrapped in XML tags. First the outer most wrap is the function tag which includes the type and name tags relation to the term </w:t>
      </w:r>
      <w:r w:rsidR="000C65F4" w:rsidRPr="00FB49F4">
        <w:rPr>
          <w:rStyle w:val="Code"/>
          <w:rPrChange w:id="197" w:author="Michael Decker" w:date="2020-04-01T16:25:00Z">
            <w:rPr/>
          </w:rPrChange>
        </w:rPr>
        <w:t>int</w:t>
      </w:r>
      <w:r w:rsidR="000C65F4">
        <w:t>. as we go deeper into the tags we see things like literals broken down by type</w:t>
      </w:r>
      <w:r w:rsidR="00257073">
        <w:t>, operators, controls and blocks. It is important to note that certain symbols can</w:t>
      </w:r>
      <w:del w:id="198" w:author="Michael Decker" w:date="2020-04-01T16:26:00Z">
        <w:r w:rsidR="00257073" w:rsidDel="00FB49F4">
          <w:delText xml:space="preserve"> </w:delText>
        </w:r>
      </w:del>
      <w:r w:rsidR="00257073">
        <w:t>not be visualized in XML, for example, the less than symbol in the control block of the for loop is visualized as &amp;lt;.</w:t>
      </w:r>
      <w:commentRangeEnd w:id="195"/>
      <w:r w:rsidR="00E258EF">
        <w:rPr>
          <w:rStyle w:val="CommentReference"/>
        </w:rPr>
        <w:commentReference w:id="195"/>
      </w:r>
    </w:p>
    <w:p w14:paraId="025580E6" w14:textId="5BFCDB9D" w:rsidR="00B26D4D" w:rsidRPr="00546A5A" w:rsidRDefault="00B26D4D" w:rsidP="000E69C1">
      <w:pPr>
        <w:pStyle w:val="Caption"/>
        <w:keepNext/>
        <w:jc w:val="center"/>
        <w:rPr>
          <w:szCs w:val="24"/>
        </w:rPr>
      </w:pPr>
      <w:bookmarkStart w:id="19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6</w:t>
      </w:r>
      <w:r w:rsidRPr="000E69C1">
        <w:rPr>
          <w:sz w:val="24"/>
          <w:szCs w:val="24"/>
        </w:rPr>
        <w:fldChar w:fldCharType="end"/>
      </w:r>
      <w:bookmarkEnd w:id="199"/>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sampl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ins w:id="200" w:author="Michael Decker" w:date="2020-04-01T16:26:00Z"/>
                <w:rStyle w:val="Code"/>
              </w:rPr>
            </w:pPr>
            <w:r w:rsidRPr="000E69C1">
              <w:rPr>
                <w:rStyle w:val="Code"/>
              </w:rPr>
              <w:t>int main()</w:t>
            </w:r>
            <w:r w:rsidR="005D5075">
              <w:rPr>
                <w:rStyle w:val="Code"/>
              </w:rPr>
              <w:t>{</w:t>
            </w:r>
          </w:p>
          <w:p w14:paraId="65FBD827" w14:textId="3DC19703" w:rsidR="0048571D" w:rsidRPr="000E69C1" w:rsidRDefault="0048571D" w:rsidP="000E69C1">
            <w:pPr>
              <w:spacing w:line="276" w:lineRule="auto"/>
              <w:ind w:firstLine="0"/>
              <w:rPr>
                <w:rStyle w:val="Code"/>
              </w:rPr>
            </w:pPr>
            <w:ins w:id="201" w:author="Michael Decker" w:date="2020-04-01T16:26:00Z">
              <w:r>
                <w:rPr>
                  <w:rStyle w:val="Code"/>
                </w:rPr>
                <w:t xml:space="preserve">    // sum of first 14 numbers</w:t>
              </w:r>
            </w:ins>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ins w:id="202" w:author="Michael Decker" w:date="2020-04-01T16:27:00Z"/>
                <w:rStyle w:val="Code"/>
              </w:rPr>
            </w:pPr>
            <w:r w:rsidRPr="005D5075">
              <w:rPr>
                <w:rStyle w:val="Code"/>
              </w:rPr>
              <w:t>&lt;function&gt;&lt;type&gt;&lt;name&gt;int&lt;/name&gt;&lt;/type&gt; &lt;name&gt;main&lt;/name&gt;&lt;parameter_list&gt;()&lt;/parameter_list&gt;&lt;block&gt;{</w:t>
            </w:r>
          </w:p>
          <w:p w14:paraId="5D7DEBD7" w14:textId="5286E75A" w:rsidR="0048571D" w:rsidRPr="005D5075" w:rsidRDefault="0048571D" w:rsidP="005D5075">
            <w:pPr>
              <w:spacing w:line="276" w:lineRule="auto"/>
              <w:ind w:firstLine="0"/>
              <w:rPr>
                <w:rStyle w:val="Code"/>
              </w:rPr>
            </w:pPr>
            <w:ins w:id="203" w:author="Michael Decker" w:date="2020-04-01T16:27:00Z">
              <w:r>
                <w:rPr>
                  <w:rStyle w:val="Code"/>
                </w:rPr>
                <w:t xml:space="preserve">    </w:t>
              </w:r>
              <w:r w:rsidRPr="0048571D">
                <w:rPr>
                  <w:rFonts w:ascii="Courier New" w:hAnsi="Courier New" w:cs="Times New Roman"/>
                  <w:i/>
                  <w:iCs/>
                  <w:szCs w:val="24"/>
                </w:rPr>
                <w:t>&lt;comment type="line"&gt;// sum of first 14 numbers&lt;/comment&gt;</w:t>
              </w:r>
            </w:ins>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r w:rsidR="00637E14" w:rsidDel="00FB49F4" w14:paraId="33CBD5BC" w14:textId="5C1DE10B" w:rsidTr="000E69C1">
        <w:trPr>
          <w:del w:id="204" w:author="Michael Decker" w:date="2020-04-01T16:26:00Z"/>
        </w:trPr>
        <w:tc>
          <w:tcPr>
            <w:tcW w:w="13675" w:type="dxa"/>
          </w:tcPr>
          <w:p w14:paraId="40F5E12A" w14:textId="5E757BDE" w:rsidR="00637E14" w:rsidRPr="00962E78" w:rsidDel="00FB49F4" w:rsidRDefault="00637E14" w:rsidP="00962E78">
            <w:pPr>
              <w:spacing w:line="276" w:lineRule="auto"/>
              <w:ind w:firstLine="0"/>
              <w:jc w:val="center"/>
              <w:rPr>
                <w:del w:id="205" w:author="Michael Decker" w:date="2020-04-01T16:26:00Z"/>
                <w:rStyle w:val="Code"/>
                <w:rFonts w:ascii="Times New Roman" w:hAnsi="Times New Roman"/>
                <w:b/>
                <w:bCs/>
                <w:i w:val="0"/>
                <w:iCs w:val="0"/>
              </w:rPr>
            </w:pPr>
            <w:del w:id="206" w:author="Michael Decker" w:date="2020-04-01T16:26:00Z">
              <w:r w:rsidDel="00FB49F4">
                <w:rPr>
                  <w:rStyle w:val="Code"/>
                  <w:rFonts w:ascii="Times New Roman" w:hAnsi="Times New Roman"/>
                  <w:b/>
                  <w:bCs/>
                  <w:i w:val="0"/>
                  <w:iCs w:val="0"/>
                </w:rPr>
                <w:lastRenderedPageBreak/>
                <w:delText>Original Source Code</w:delText>
              </w:r>
            </w:del>
          </w:p>
        </w:tc>
      </w:tr>
      <w:tr w:rsidR="00637E14" w:rsidDel="00FB49F4" w14:paraId="4515A850" w14:textId="0220ABF8" w:rsidTr="000E69C1">
        <w:trPr>
          <w:del w:id="207" w:author="Michael Decker" w:date="2020-04-01T16:26:00Z"/>
        </w:trPr>
        <w:tc>
          <w:tcPr>
            <w:tcW w:w="13675" w:type="dxa"/>
          </w:tcPr>
          <w:p w14:paraId="75D9F194" w14:textId="58FD227B" w:rsidR="00637E14" w:rsidRPr="007E7142" w:rsidDel="00FB49F4" w:rsidRDefault="00751262" w:rsidP="007E7142">
            <w:pPr>
              <w:spacing w:line="276" w:lineRule="auto"/>
              <w:ind w:firstLine="0"/>
              <w:rPr>
                <w:del w:id="208" w:author="Michael Decker" w:date="2020-04-01T16:26:00Z"/>
                <w:rStyle w:val="Code"/>
              </w:rPr>
            </w:pPr>
            <w:del w:id="209" w:author="Michael Decker" w:date="2020-04-01T16:26:00Z">
              <w:r w:rsidDel="00FB49F4">
                <w:rPr>
                  <w:rStyle w:val="Code"/>
                </w:rPr>
                <w:delText>#ifdef C_INTEGER_DIVISION_TRUNCATES</w:delText>
              </w:r>
            </w:del>
          </w:p>
        </w:tc>
      </w:tr>
      <w:tr w:rsidR="00637E14" w:rsidDel="00FB49F4" w14:paraId="710D9333" w14:textId="23DFF20B" w:rsidTr="000E69C1">
        <w:trPr>
          <w:del w:id="210" w:author="Michael Decker" w:date="2020-04-01T16:26:00Z"/>
        </w:trPr>
        <w:tc>
          <w:tcPr>
            <w:tcW w:w="13675" w:type="dxa"/>
          </w:tcPr>
          <w:p w14:paraId="673B8296" w14:textId="41CB0086" w:rsidR="00637E14" w:rsidRPr="00962E78" w:rsidDel="00FB49F4" w:rsidRDefault="00637E14" w:rsidP="00962E78">
            <w:pPr>
              <w:spacing w:line="276" w:lineRule="auto"/>
              <w:ind w:firstLine="0"/>
              <w:jc w:val="center"/>
              <w:rPr>
                <w:del w:id="211" w:author="Michael Decker" w:date="2020-04-01T16:26:00Z"/>
                <w:rStyle w:val="Code"/>
                <w:rFonts w:ascii="Times New Roman" w:hAnsi="Times New Roman"/>
                <w:b/>
                <w:bCs/>
                <w:i w:val="0"/>
                <w:iCs w:val="0"/>
              </w:rPr>
            </w:pPr>
            <w:del w:id="212" w:author="Michael Decker" w:date="2020-04-01T16:26:00Z">
              <w:r w:rsidDel="00FB49F4">
                <w:rPr>
                  <w:rStyle w:val="Code"/>
                  <w:rFonts w:ascii="Times New Roman" w:hAnsi="Times New Roman"/>
                  <w:b/>
                  <w:bCs/>
                  <w:i w:val="0"/>
                  <w:iCs w:val="0"/>
                </w:rPr>
                <w:delText>srcML</w:delText>
              </w:r>
            </w:del>
          </w:p>
        </w:tc>
      </w:tr>
      <w:tr w:rsidR="00637E14" w:rsidRPr="00962E78" w:rsidDel="00FB49F4" w14:paraId="08377CA3" w14:textId="3501BABD" w:rsidTr="000E69C1">
        <w:trPr>
          <w:del w:id="213" w:author="Michael Decker" w:date="2020-04-01T16:26:00Z"/>
        </w:trPr>
        <w:tc>
          <w:tcPr>
            <w:tcW w:w="13675" w:type="dxa"/>
          </w:tcPr>
          <w:p w14:paraId="211A478C" w14:textId="45C5169F" w:rsidR="00637E14" w:rsidRPr="00962E78" w:rsidDel="00FB49F4" w:rsidRDefault="00637E14" w:rsidP="007E7142">
            <w:pPr>
              <w:spacing w:line="276" w:lineRule="auto"/>
              <w:ind w:firstLine="0"/>
              <w:rPr>
                <w:del w:id="214" w:author="Michael Decker" w:date="2020-04-01T16:26:00Z"/>
                <w:rStyle w:val="Code"/>
                <w:sz w:val="22"/>
                <w:szCs w:val="22"/>
              </w:rPr>
            </w:pPr>
            <w:del w:id="215" w:author="Michael Decker" w:date="2020-04-01T16:26:00Z">
              <w:r w:rsidRPr="00962E78" w:rsidDel="00FB49F4">
                <w:rPr>
                  <w:rStyle w:val="Code"/>
                  <w:sz w:val="22"/>
                  <w:szCs w:val="22"/>
                </w:rPr>
                <w:delText>&lt;cpp:ifdef&gt;#&lt;cpp:directive&gt;ifdef&lt;/cpp:directive&gt;&lt;name&gt;C_INTEGER_DIVISION_TRUNCATES&lt;/name&gt;&lt;/cpp:ifdef&gt;</w:delText>
              </w:r>
            </w:del>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3D2664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w:t>
      </w:r>
      <w:del w:id="216" w:author="Michael Decker" w:date="2020-04-01T16:58:00Z">
        <w:r w:rsidR="008B0D80" w:rsidDel="001510E2">
          <w:rPr>
            <w:rFonts w:cs="Times New Roman"/>
            <w:szCs w:val="24"/>
          </w:rPr>
          <w:delText>n</w:delText>
        </w:r>
      </w:del>
      <w:r w:rsidR="008B0D80">
        <w:rPr>
          <w:rFonts w:cs="Times New Roman"/>
          <w:szCs w:val="24"/>
        </w:rPr>
        <w:t xml:space="preserve">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 xml:space="preserve">archive contains a simplified root </w:t>
      </w:r>
      <w:r w:rsidR="004F4494" w:rsidRPr="001510E2">
        <w:rPr>
          <w:rStyle w:val="Code"/>
          <w:rPrChange w:id="217" w:author="Michael Decker" w:date="2020-04-01T16:58:00Z">
            <w:rPr>
              <w:rFonts w:cs="Times New Roman"/>
              <w:szCs w:val="24"/>
            </w:rPr>
          </w:rPrChange>
        </w:rPr>
        <w:t>unit</w:t>
      </w:r>
      <w:r w:rsidR="004F4494">
        <w:rPr>
          <w:rFonts w:cs="Times New Roman"/>
          <w:szCs w:val="24"/>
        </w:rPr>
        <w:t xml:space="preserve"> tag which contains the information on the version of srcML you are using.</w:t>
      </w:r>
      <w:r w:rsidR="003353F1">
        <w:rPr>
          <w:rFonts w:cs="Times New Roman"/>
          <w:szCs w:val="24"/>
        </w:rPr>
        <w:t xml:space="preserve"> </w:t>
      </w:r>
      <w:del w:id="218" w:author="Michael Decker" w:date="2020-04-01T16:59:00Z">
        <w:r w:rsidR="00BE4BE9" w:rsidDel="001510E2">
          <w:rPr>
            <w:rFonts w:cs="Times New Roman"/>
            <w:szCs w:val="24"/>
          </w:rPr>
          <w:delText>What is new is a</w:delText>
        </w:r>
      </w:del>
      <w:ins w:id="219" w:author="Michael Decker" w:date="2020-04-01T16:59:00Z">
        <w:r w:rsidR="001510E2">
          <w:rPr>
            <w:rFonts w:cs="Times New Roman"/>
            <w:szCs w:val="24"/>
          </w:rPr>
          <w:t xml:space="preserve"> This</w:t>
        </w:r>
      </w:ins>
      <w:r w:rsidR="00BE4BE9">
        <w:rPr>
          <w:rFonts w:cs="Times New Roman"/>
          <w:szCs w:val="24"/>
        </w:rPr>
        <w:t xml:space="preserve"> new archive </w:t>
      </w:r>
      <w:r w:rsidR="00BE4BE9" w:rsidRPr="000E69C1">
        <w:rPr>
          <w:rStyle w:val="Code"/>
        </w:rPr>
        <w:t>unit</w:t>
      </w:r>
      <w:r w:rsidR="00BE4BE9">
        <w:rPr>
          <w:rFonts w:cs="Times New Roman"/>
          <w:szCs w:val="24"/>
        </w:rPr>
        <w:t xml:space="preserve"> tag</w:t>
      </w:r>
      <w:ins w:id="220" w:author="Michael Decker" w:date="2020-04-01T16:59:00Z">
        <w:r w:rsidR="0079307F">
          <w:rPr>
            <w:rFonts w:cs="Times New Roman"/>
            <w:szCs w:val="24"/>
          </w:rPr>
          <w:t xml:space="preserve"> </w:t>
        </w:r>
      </w:ins>
      <w:del w:id="221" w:author="Michael Decker" w:date="2020-04-01T16:59:00Z">
        <w:r w:rsidR="00BE4BE9" w:rsidDel="0079307F">
          <w:rPr>
            <w:rFonts w:cs="Times New Roman"/>
            <w:szCs w:val="24"/>
          </w:rPr>
          <w:delText xml:space="preserve">, which </w:delText>
        </w:r>
      </w:del>
      <w:r w:rsidR="00BE4BE9">
        <w:rPr>
          <w:rFonts w:cs="Times New Roman"/>
          <w:szCs w:val="24"/>
        </w:rPr>
        <w:t xml:space="preserve">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r w:rsidRPr="000E69C1">
        <w:rPr>
          <w:rStyle w:val="Code"/>
        </w:rPr>
        <w:t>srcml –verbose path -o archivesample.xml</w:t>
      </w:r>
    </w:p>
    <w:p w14:paraId="6C72793F" w14:textId="3F83E2E9" w:rsidR="007F3325" w:rsidRPr="000E69C1" w:rsidRDefault="00646626" w:rsidP="000E69C1">
      <w:pPr>
        <w:rPr>
          <w:rStyle w:val="Code"/>
          <w:rFonts w:ascii="Times New Roman" w:hAnsi="Times New Roman"/>
          <w:i w:val="0"/>
          <w:iCs w:val="0"/>
        </w:rPr>
      </w:pPr>
      <w:del w:id="222" w:author="Michael Decker" w:date="2020-04-01T16:59:00Z">
        <w:r w:rsidDel="0079307F">
          <w:rPr>
            <w:rStyle w:val="Code"/>
            <w:rFonts w:ascii="Times New Roman" w:hAnsi="Times New Roman"/>
            <w:i w:val="0"/>
            <w:iCs w:val="0"/>
          </w:rPr>
          <w:delText>The command shown takes a directory and co</w:delText>
        </w:r>
        <w:r w:rsidR="00A449A3" w:rsidDel="0079307F">
          <w:rPr>
            <w:rStyle w:val="Code"/>
            <w:rFonts w:ascii="Times New Roman" w:hAnsi="Times New Roman"/>
            <w:i w:val="0"/>
            <w:iCs w:val="0"/>
          </w:rPr>
          <w:delText>n</w:delText>
        </w:r>
        <w:r w:rsidDel="0079307F">
          <w:rPr>
            <w:rStyle w:val="Code"/>
            <w:rFonts w:ascii="Times New Roman" w:hAnsi="Times New Roman"/>
            <w:i w:val="0"/>
            <w:iCs w:val="0"/>
          </w:rPr>
          <w:delText xml:space="preserve">verts each source-code file it finds and places it in the archive.  </w:delText>
        </w:r>
      </w:del>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w:t>
      </w:r>
      <w:commentRangeStart w:id="223"/>
      <w:r w:rsidR="00E9514E">
        <w:rPr>
          <w:rStyle w:val="Code"/>
          <w:rFonts w:ascii="Times New Roman" w:hAnsi="Times New Roman"/>
          <w:i w:val="0"/>
          <w:iCs w:val="0"/>
        </w:rPr>
        <w:t>created u</w:t>
      </w:r>
      <w:r w:rsidR="00A449A3">
        <w:rPr>
          <w:rStyle w:val="Code"/>
          <w:rFonts w:ascii="Times New Roman" w:hAnsi="Times New Roman"/>
          <w:i w:val="0"/>
          <w:iCs w:val="0"/>
        </w:rPr>
        <w:t>s</w:t>
      </w:r>
      <w:r w:rsidR="00E9514E">
        <w:rPr>
          <w:rStyle w:val="Code"/>
          <w:rFonts w:ascii="Times New Roman" w:hAnsi="Times New Roman"/>
          <w:i w:val="0"/>
          <w:iCs w:val="0"/>
        </w:rPr>
        <w:t>ing srcML.</w:t>
      </w:r>
      <w:commentRangeEnd w:id="223"/>
      <w:r w:rsidR="0079307F">
        <w:rPr>
          <w:rStyle w:val="CommentReference"/>
        </w:rPr>
        <w:commentReference w:id="223"/>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541B2972" w:rsidR="002E34E0" w:rsidRPr="00DD1F97" w:rsidRDefault="002E34E0" w:rsidP="000E69C1">
      <w:pPr>
        <w:pStyle w:val="Caption"/>
        <w:keepNext/>
        <w:ind w:firstLine="0"/>
        <w:jc w:val="center"/>
        <w:rPr>
          <w:szCs w:val="24"/>
        </w:rPr>
      </w:pPr>
      <w:bookmarkStart w:id="224"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7</w:t>
      </w:r>
      <w:r w:rsidRPr="000E69C1">
        <w:rPr>
          <w:sz w:val="24"/>
          <w:szCs w:val="24"/>
        </w:rPr>
        <w:fldChar w:fldCharType="end"/>
      </w:r>
      <w:bookmarkEnd w:id="224"/>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3B6289E9" w:rsidR="003353F1" w:rsidDel="00E77CA9" w:rsidRDefault="003353F1" w:rsidP="004C4088">
      <w:pPr>
        <w:rPr>
          <w:del w:id="225" w:author="Michael Decker" w:date="2020-04-01T17:01:00Z"/>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w:t>
      </w:r>
      <w:r w:rsidR="00247C80" w:rsidRPr="0001093B">
        <w:rPr>
          <w:rStyle w:val="Code"/>
          <w:rPrChange w:id="226" w:author="Michael Decker" w:date="2020-04-01T17:02:00Z">
            <w:rPr>
              <w:rFonts w:cs="Times New Roman"/>
              <w:szCs w:val="24"/>
            </w:rPr>
          </w:rPrChange>
        </w:rPr>
        <w:t>unit</w:t>
      </w:r>
      <w:r w:rsidR="00247C80">
        <w:rPr>
          <w:rFonts w:cs="Times New Roman"/>
          <w:szCs w:val="24"/>
        </w:rPr>
        <w:t xml:space="preserve">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6C516405" w:rsidR="000137EB" w:rsidRPr="00DD1F97" w:rsidRDefault="000137EB" w:rsidP="000E69C1">
      <w:pPr>
        <w:pStyle w:val="Caption"/>
        <w:keepNext/>
        <w:jc w:val="center"/>
        <w:rPr>
          <w:szCs w:val="24"/>
        </w:rPr>
      </w:pPr>
      <w:bookmarkStart w:id="227"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8</w:t>
      </w:r>
      <w:r w:rsidRPr="000E69C1">
        <w:rPr>
          <w:sz w:val="24"/>
          <w:szCs w:val="24"/>
        </w:rPr>
        <w:fldChar w:fldCharType="end"/>
      </w:r>
      <w:bookmarkEnd w:id="227"/>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 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8" w:name="_Ref34251006"/>
    </w:p>
    <w:bookmarkEnd w:id="228"/>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29" w:name="_Ref34248657"/>
      <w:r>
        <w:t>Corpus Selection</w:t>
      </w:r>
      <w:bookmarkEnd w:id="229"/>
    </w:p>
    <w:p w14:paraId="47A2D197" w14:textId="114AC506"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del w:id="230" w:author="Michael Decker" w:date="2020-04-01T17:06:00Z">
        <w:r w:rsidRPr="002248ED" w:rsidDel="003E1F85">
          <w:rPr>
            <w:rFonts w:cs="Times New Roman"/>
            <w:szCs w:val="24"/>
          </w:rPr>
          <w:delText>written by programmers with greater experience and better represent the general population of programmers</w:delText>
        </w:r>
      </w:del>
      <w:ins w:id="231" w:author="Michael Decker" w:date="2020-04-01T17:06:00Z">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ins>
      <w:r w:rsidRPr="002248ED">
        <w:rPr>
          <w:rFonts w:cs="Times New Roman"/>
          <w:szCs w:val="24"/>
        </w:rPr>
        <w:t xml:space="preserve">.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ins w:id="232" w:author="Michael Decker" w:date="2020-04-01T17:07:00Z">
        <w:r w:rsidR="00CB41C9">
          <w:rPr>
            <w:rFonts w:cs="Times New Roman"/>
            <w:szCs w:val="24"/>
          </w:rPr>
          <w:t xml:space="preserve"> supports</w:t>
        </w:r>
      </w:ins>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33" w:name="_Ref34248720"/>
      <w:r>
        <w:t>Comment Extraction</w:t>
      </w:r>
      <w:bookmarkEnd w:id="233"/>
    </w:p>
    <w:p w14:paraId="545EDCFD" w14:textId="37B88C80" w:rsidR="00251D65" w:rsidRPr="002248ED" w:rsidRDefault="00096C5C" w:rsidP="004E5433">
      <w:pPr>
        <w:rPr>
          <w:rFonts w:cs="Times New Roman"/>
          <w:szCs w:val="24"/>
        </w:rPr>
      </w:pPr>
      <w:r>
        <w:rPr>
          <w:rFonts w:cs="Times New Roman"/>
          <w:szCs w:val="24"/>
        </w:rPr>
        <w:t xml:space="preserve">The first step in the comment extraction process </w:t>
      </w:r>
      <w:del w:id="234" w:author="Michael Decker" w:date="2020-04-01T17:07:00Z">
        <w:r w:rsidDel="00A522B3">
          <w:rPr>
            <w:rFonts w:cs="Times New Roman"/>
            <w:szCs w:val="24"/>
          </w:rPr>
          <w:delText xml:space="preserve">was </w:delText>
        </w:r>
      </w:del>
      <w:ins w:id="235" w:author="Michael Decker" w:date="2020-04-01T17:07:00Z">
        <w:r w:rsidR="00A522B3">
          <w:rPr>
            <w:rFonts w:cs="Times New Roman"/>
            <w:szCs w:val="24"/>
          </w:rPr>
          <w:t>is</w:t>
        </w:r>
        <w:r w:rsidR="00A522B3">
          <w:rPr>
            <w:rFonts w:cs="Times New Roman"/>
            <w:szCs w:val="24"/>
          </w:rPr>
          <w:t xml:space="preserve"> </w:t>
        </w:r>
      </w:ins>
      <w:r>
        <w:rPr>
          <w:rFonts w:cs="Times New Roman"/>
          <w:szCs w:val="24"/>
        </w:rPr>
        <w:t>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1B3D785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del w:id="236" w:author="Michael Decker" w:date="2020-04-01T17:34:00Z">
        <w:r w:rsidR="00B2494D" w:rsidDel="00126CC6">
          <w:rPr>
            <w:rFonts w:cs="Times New Roman"/>
            <w:szCs w:val="24"/>
          </w:rPr>
          <w:delText>distributed amongst all of the languages</w:delText>
        </w:r>
      </w:del>
      <w:ins w:id="237" w:author="Michael Decker" w:date="2020-04-01T17:34:00Z">
        <w:r w:rsidR="00126CC6">
          <w:rPr>
            <w:rFonts w:cs="Times New Roman"/>
            <w:szCs w:val="24"/>
          </w:rPr>
          <w:t>from all projects</w:t>
        </w:r>
      </w:ins>
      <w:r w:rsidR="00B2494D">
        <w:rPr>
          <w:rFonts w:cs="Times New Roman"/>
          <w:szCs w:val="24"/>
        </w:rPr>
        <w:t>.</w:t>
      </w:r>
      <w:r w:rsidR="004F3EE8">
        <w:rPr>
          <w:rFonts w:cs="Times New Roman"/>
          <w:szCs w:val="24"/>
        </w:rPr>
        <w:t xml:space="preserve"> The reason that we specify lines of comments rather than 2935 comments is because each line is analyzed independent of whe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ins w:id="238" w:author="Michael Decker" w:date="2020-04-01T17:08:00Z">
        <w:r w:rsidR="00EB4236">
          <w:rPr>
            <w:rFonts w:cs="Times New Roman"/>
            <w:szCs w:val="24"/>
          </w:rPr>
          <w:t xml:space="preserve"> using the definition from </w:t>
        </w:r>
        <w:r w:rsidR="00EB4236">
          <w:rPr>
            <w:rFonts w:cs="Times New Roman"/>
            <w:szCs w:val="24"/>
          </w:rPr>
          <w:fldChar w:fldCharType="begin"/>
        </w:r>
        <w:r w:rsidR="00EB4236">
          <w:rPr>
            <w:rFonts w:cs="Times New Roman"/>
            <w:szCs w:val="24"/>
          </w:rPr>
          <w:instrText xml:space="preserve"> REF _Ref34250949 \r \h </w:instrText>
        </w:r>
        <w:r w:rsidR="00EB4236">
          <w:rPr>
            <w:rFonts w:cs="Times New Roman"/>
            <w:szCs w:val="24"/>
          </w:rPr>
        </w:r>
      </w:ins>
      <w:r w:rsidR="00EB4236">
        <w:rPr>
          <w:rFonts w:cs="Times New Roman"/>
          <w:szCs w:val="24"/>
        </w:rPr>
        <w:fldChar w:fldCharType="separate"/>
      </w:r>
      <w:ins w:id="239" w:author="Michael Decker" w:date="2020-04-01T17:08:00Z">
        <w:r w:rsidR="00EB4236">
          <w:rPr>
            <w:rFonts w:cs="Times New Roman"/>
            <w:szCs w:val="24"/>
          </w:rPr>
          <w:t>Chapter 3</w:t>
        </w:r>
        <w:r w:rsidR="00EB4236">
          <w:rPr>
            <w:rFonts w:cs="Times New Roman"/>
            <w:szCs w:val="24"/>
          </w:rPr>
          <w:fldChar w:fldCharType="end"/>
        </w:r>
      </w:ins>
      <w:ins w:id="240" w:author="Michael Decker" w:date="2020-04-01T17:09:00Z">
        <w:r w:rsidR="00EB4236">
          <w:rPr>
            <w:rFonts w:cs="Times New Roman"/>
            <w:szCs w:val="24"/>
          </w:rPr>
          <w:t>.</w:t>
        </w:r>
      </w:ins>
      <w:del w:id="241" w:author="Michael Decker" w:date="2020-04-01T17:08:00Z">
        <w:r w:rsidR="00B2494D" w:rsidDel="00EB4236">
          <w:rPr>
            <w:rFonts w:cs="Times New Roman"/>
            <w:szCs w:val="24"/>
          </w:rPr>
          <w:delText>.</w:delText>
        </w:r>
      </w:del>
    </w:p>
    <w:p w14:paraId="543702EC" w14:textId="44E709FC" w:rsidR="0046202D" w:rsidRDefault="0046202D" w:rsidP="005772E2">
      <w:pPr>
        <w:pStyle w:val="Heading2"/>
      </w:pPr>
      <w:bookmarkStart w:id="242" w:name="_Ref34248768"/>
      <w:r>
        <w:lastRenderedPageBreak/>
        <w:t>Manual Classification</w:t>
      </w:r>
      <w:bookmarkEnd w:id="242"/>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w:t>
      </w:r>
      <w:commentRangeStart w:id="243"/>
      <w:r w:rsidRPr="002248ED">
        <w:rPr>
          <w:rFonts w:cs="Times New Roman"/>
          <w:szCs w:val="24"/>
        </w:rPr>
        <w:t>the course of two months.</w:t>
      </w:r>
      <w:commentRangeEnd w:id="243"/>
      <w:r w:rsidR="00A03517">
        <w:rPr>
          <w:rStyle w:val="CommentReference"/>
        </w:rPr>
        <w:commentReference w:id="243"/>
      </w:r>
    </w:p>
    <w:p w14:paraId="75CB69D4" w14:textId="77777777" w:rsidR="000F1417" w:rsidRPr="002248ED" w:rsidRDefault="000F1417" w:rsidP="004F3EE8">
      <w:pPr>
        <w:keepNext/>
        <w:ind w:firstLine="0"/>
        <w:rPr>
          <w:rFonts w:cs="Times New Roman"/>
          <w:szCs w:val="24"/>
        </w:rPr>
      </w:pPr>
    </w:p>
    <w:p w14:paraId="1C037C02" w14:textId="6751A04A" w:rsidR="00177283" w:rsidRPr="002248ED" w:rsidRDefault="00177283" w:rsidP="00177283">
      <w:pPr>
        <w:pStyle w:val="Caption"/>
        <w:keepNext/>
        <w:jc w:val="center"/>
        <w:rPr>
          <w:rFonts w:cs="Times New Roman"/>
          <w:sz w:val="24"/>
          <w:szCs w:val="24"/>
        </w:rPr>
      </w:pPr>
      <w:bookmarkStart w:id="244" w:name="_Ref34252126"/>
      <w:bookmarkStart w:id="245"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9</w:t>
      </w:r>
      <w:r w:rsidR="00AB11E8" w:rsidRPr="002248ED">
        <w:rPr>
          <w:rFonts w:cs="Times New Roman"/>
          <w:noProof/>
          <w:sz w:val="24"/>
          <w:szCs w:val="24"/>
        </w:rPr>
        <w:fldChar w:fldCharType="end"/>
      </w:r>
      <w:bookmarkEnd w:id="244"/>
      <w:r w:rsidR="005145F5">
        <w:rPr>
          <w:rFonts w:cs="Times New Roman"/>
          <w:noProof/>
          <w:sz w:val="24"/>
          <w:szCs w:val="24"/>
        </w:rPr>
        <w:t>.</w:t>
      </w:r>
      <w:r w:rsidRPr="002248ED">
        <w:rPr>
          <w:rFonts w:cs="Times New Roman"/>
          <w:sz w:val="24"/>
          <w:szCs w:val="24"/>
        </w:rPr>
        <w:t xml:space="preserve"> </w:t>
      </w:r>
      <w:bookmarkStart w:id="246"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245"/>
      <w:bookmarkEnd w:id="24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7E5CC8CD" w:rsidR="00627C1B" w:rsidRPr="002248ED" w:rsidDel="00EB2A25" w:rsidRDefault="00627C1B" w:rsidP="002325B3">
      <w:pPr>
        <w:keepNext/>
        <w:rPr>
          <w:del w:id="247" w:author="Michael Decker" w:date="2020-04-01T17:10:00Z"/>
          <w:rFonts w:cs="Times New Roman"/>
          <w:szCs w:val="24"/>
        </w:rPr>
      </w:pPr>
    </w:p>
    <w:p w14:paraId="7CE62D53" w14:textId="1FD6C3BF"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w:t>
      </w:r>
      <w:ins w:id="248" w:author="Michael Decker" w:date="2020-04-01T17:10:00Z">
        <w:r w:rsidR="00B05F67">
          <w:rPr>
            <w:rFonts w:cs="Times New Roman"/>
            <w:szCs w:val="24"/>
          </w:rPr>
          <w:t>,</w:t>
        </w:r>
      </w:ins>
      <w:r w:rsidRPr="002248ED">
        <w:rPr>
          <w:rFonts w:cs="Times New Roman"/>
          <w:szCs w:val="24"/>
        </w:rPr>
        <w:t xml:space="preserve"> though</w:t>
      </w:r>
      <w:ins w:id="249" w:author="Michael Decker" w:date="2020-04-01T17:10:00Z">
        <w:r w:rsidR="00B05F67">
          <w:rPr>
            <w:rFonts w:cs="Times New Roman"/>
            <w:szCs w:val="24"/>
          </w:rPr>
          <w:t>,</w:t>
        </w:r>
      </w:ins>
      <w:r w:rsidRPr="002248ED">
        <w:rPr>
          <w:rFonts w:cs="Times New Roman"/>
          <w:szCs w:val="24"/>
        </w:rPr>
        <w:t xml:space="preserve"> only two of the columns will actually be used for the machine learning process, namely the comment itself and the column that specifies whether or not a line is code</w:t>
      </w:r>
      <w:ins w:id="250" w:author="Michael Decker" w:date="2020-04-01T17:11:00Z">
        <w:r w:rsidR="00795E73">
          <w:rPr>
            <w:rFonts w:cs="Times New Roman"/>
            <w:szCs w:val="24"/>
          </w:rPr>
          <w:t>.</w:t>
        </w:r>
      </w:ins>
      <w:del w:id="251" w:author="Michael Decker" w:date="2020-04-01T17:11:00Z">
        <w:r w:rsidR="00BD1F22" w:rsidRPr="002248ED" w:rsidDel="00795E73">
          <w:rPr>
            <w:rFonts w:cs="Times New Roman"/>
            <w:szCs w:val="24"/>
          </w:rPr>
          <w:delText xml:space="preserve"> while</w:delText>
        </w:r>
      </w:del>
      <w:ins w:id="252" w:author="Michael Decker" w:date="2020-04-01T17:11:00Z">
        <w:r w:rsidR="00795E73">
          <w:rPr>
            <w:rFonts w:cs="Times New Roman"/>
            <w:szCs w:val="24"/>
          </w:rPr>
          <w:t xml:space="preserve"> </w:t>
        </w:r>
      </w:ins>
      <w:r w:rsidR="00BD1F22" w:rsidRPr="002248ED">
        <w:rPr>
          <w:rFonts w:cs="Times New Roman"/>
          <w:szCs w:val="24"/>
        </w:rPr>
        <w:t xml:space="preserve"> </w:t>
      </w:r>
      <w:ins w:id="253" w:author="Michael Decker" w:date="2020-04-01T17:11:00Z">
        <w:r w:rsidR="00795E73">
          <w:rPr>
            <w:rFonts w:cs="Times New Roman"/>
            <w:szCs w:val="24"/>
          </w:rPr>
          <w:t>T</w:t>
        </w:r>
      </w:ins>
      <w:del w:id="254" w:author="Michael Decker" w:date="2020-04-01T17:11:00Z">
        <w:r w:rsidR="00BD1F22" w:rsidRPr="002248ED" w:rsidDel="00795E73">
          <w:rPr>
            <w:rFonts w:cs="Times New Roman"/>
            <w:szCs w:val="24"/>
          </w:rPr>
          <w:delText>t</w:delText>
        </w:r>
      </w:del>
      <w:r w:rsidR="00BD1F22" w:rsidRPr="002248ED">
        <w:rPr>
          <w:rFonts w:cs="Times New Roman"/>
          <w:szCs w:val="24"/>
        </w:rPr>
        <w: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ins w:id="255" w:author="Michael Decker" w:date="2020-04-01T17:12:00Z">
        <w:r w:rsidR="0061726A">
          <w:rPr>
            <w:rFonts w:cs="Times New Roman"/>
            <w:szCs w:val="24"/>
          </w:rPr>
          <w:t xml:space="preserve"> (when in middle of comment)</w:t>
        </w:r>
      </w:ins>
      <w:r w:rsidRPr="002248ED">
        <w:rPr>
          <w:rFonts w:cs="Times New Roman"/>
          <w:szCs w:val="24"/>
        </w:rPr>
        <w:t>.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ins w:id="256" w:author="Michael Decker" w:date="2020-04-01T17:12:00Z">
        <w:r w:rsidR="003C3DE2">
          <w:rPr>
            <w:rFonts w:cs="Times New Roman"/>
            <w:szCs w:val="24"/>
          </w:rPr>
          <w:t xml:space="preserve">.  </w:t>
        </w:r>
      </w:ins>
      <w:del w:id="257" w:author="Michael Decker" w:date="2020-04-01T17:12:00Z">
        <w:r w:rsidR="00665A7C" w:rsidDel="003C3DE2">
          <w:rPr>
            <w:rFonts w:cs="Times New Roman"/>
            <w:szCs w:val="24"/>
          </w:rPr>
          <w:delText xml:space="preserve">, </w:delText>
        </w:r>
      </w:del>
      <w:ins w:id="258" w:author="Michael Decker" w:date="2020-04-01T17:12:00Z">
        <w:r w:rsidR="003C3DE2">
          <w:rPr>
            <w:rFonts w:cs="Times New Roman"/>
            <w:szCs w:val="24"/>
          </w:rPr>
          <w:t>T</w:t>
        </w:r>
      </w:ins>
      <w:del w:id="259" w:author="Michael Decker" w:date="2020-04-01T17:12:00Z">
        <w:r w:rsidR="00665A7C" w:rsidDel="003C3DE2">
          <w:rPr>
            <w:rFonts w:cs="Times New Roman"/>
            <w:szCs w:val="24"/>
          </w:rPr>
          <w:delText>t</w:delText>
        </w:r>
      </w:del>
      <w:r w:rsidR="00665A7C">
        <w:rPr>
          <w:rFonts w:cs="Times New Roman"/>
          <w:szCs w:val="24"/>
        </w:rPr>
        <w: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610FE8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w:t>
      </w:r>
      <w:ins w:id="260" w:author="Michael Decker" w:date="2020-04-01T17:13:00Z">
        <w:r w:rsidR="005B35E8">
          <w:rPr>
            <w:rFonts w:cs="Times New Roman"/>
            <w:szCs w:val="24"/>
          </w:rPr>
          <w:t>,</w:t>
        </w:r>
      </w:ins>
      <w:r w:rsidRPr="002248ED">
        <w:rPr>
          <w:rFonts w:cs="Times New Roman"/>
          <w:szCs w:val="24"/>
        </w:rPr>
        <w:t xml:space="preserve">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w:t>
      </w:r>
      <w:ins w:id="261" w:author="Michael Decker" w:date="2020-04-01T17:13:00Z">
        <w:r w:rsidR="0035269E">
          <w:rPr>
            <w:rFonts w:cs="Times New Roman"/>
            <w:szCs w:val="24"/>
          </w:rPr>
          <w:t xml:space="preserve">. </w:t>
        </w:r>
      </w:ins>
      <w:del w:id="262" w:author="Michael Decker" w:date="2020-04-01T17:13:00Z">
        <w:r w:rsidRPr="002248ED" w:rsidDel="0035269E">
          <w:rPr>
            <w:rFonts w:cs="Times New Roman"/>
            <w:szCs w:val="24"/>
          </w:rPr>
          <w:delText>,</w:delText>
        </w:r>
      </w:del>
      <w:r w:rsidRPr="002248ED">
        <w:rPr>
          <w:rFonts w:cs="Times New Roman"/>
          <w:szCs w:val="24"/>
        </w:rPr>
        <w:t xml:space="preserve"> </w:t>
      </w:r>
      <w:ins w:id="263" w:author="Michael Decker" w:date="2020-04-01T17:13:00Z">
        <w:r w:rsidR="0035269E">
          <w:rPr>
            <w:rFonts w:cs="Times New Roman"/>
            <w:szCs w:val="24"/>
          </w:rPr>
          <w:t>N</w:t>
        </w:r>
      </w:ins>
      <w:del w:id="264" w:author="Michael Decker" w:date="2020-04-01T17:13:00Z">
        <w:r w:rsidRPr="002248ED" w:rsidDel="0035269E">
          <w:rPr>
            <w:rFonts w:cs="Times New Roman"/>
            <w:szCs w:val="24"/>
          </w:rPr>
          <w:delText>n</w:delText>
        </w:r>
      </w:del>
      <w:r w:rsidRPr="002248ED">
        <w:rPr>
          <w:rFonts w:cs="Times New Roman"/>
          <w:szCs w:val="24"/>
        </w:rPr>
        <w:t>ot</w:t>
      </w:r>
      <w:r w:rsidR="00533450" w:rsidRPr="002248ED">
        <w:rPr>
          <w:rFonts w:cs="Times New Roman"/>
          <w:szCs w:val="24"/>
        </w:rPr>
        <w:t>e</w:t>
      </w:r>
      <w:ins w:id="265" w:author="Michael Decker" w:date="2020-04-01T17:13:00Z">
        <w:r w:rsidR="0035269E">
          <w:rPr>
            <w:rFonts w:cs="Times New Roman"/>
            <w:szCs w:val="24"/>
          </w:rPr>
          <w:t>,</w:t>
        </w:r>
      </w:ins>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 xml:space="preserve">and not to the source code </w:t>
      </w:r>
      <w:r w:rsidRPr="002248ED">
        <w:rPr>
          <w:rFonts w:cs="Times New Roman"/>
          <w:szCs w:val="24"/>
        </w:rPr>
        <w:lastRenderedPageBreak/>
        <w:t>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w:t>
      </w:r>
      <w:commentRangeStart w:id="266"/>
      <w:r w:rsidR="00226E5D">
        <w:rPr>
          <w:rFonts w:cs="Times New Roman"/>
          <w:szCs w:val="24"/>
        </w:rPr>
        <w:t xml:space="preserve">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193FC41C" w:rsidR="00D656D1" w:rsidRPr="002248ED" w:rsidRDefault="004E5433" w:rsidP="004E5433">
      <w:pPr>
        <w:rPr>
          <w:rFonts w:cs="Times New Roman"/>
          <w:szCs w:val="24"/>
        </w:rPr>
      </w:pPr>
      <w:r w:rsidRPr="002248ED">
        <w:rPr>
          <w:rFonts w:cs="Times New Roman"/>
          <w:szCs w:val="24"/>
        </w:rPr>
        <w:t>The first of these two columns, the contains code column, is the fifth column</w:t>
      </w:r>
      <w:ins w:id="267" w:author="Michael Decker" w:date="2020-04-01T17:17:00Z">
        <w:r w:rsidR="00E93F74">
          <w:rPr>
            <w:rFonts w:cs="Times New Roman"/>
            <w:szCs w:val="24"/>
          </w:rPr>
          <w:t>.  This i</w:t>
        </w:r>
      </w:ins>
      <w:ins w:id="268" w:author="Michael Decker" w:date="2020-04-01T17:18:00Z">
        <w:r w:rsidR="00E93F74">
          <w:rPr>
            <w:rFonts w:cs="Times New Roman"/>
            <w:szCs w:val="24"/>
          </w:rPr>
          <w:t>does not mean that the line is commented out code, contains a code-like entity (e.g., an equation or identifier)</w:t>
        </w:r>
      </w:ins>
      <w:ins w:id="269" w:author="Michael Decker" w:date="2020-04-01T17:19:00Z">
        <w:r w:rsidR="000B0354">
          <w:rPr>
            <w:rFonts w:cs="Times New Roman"/>
            <w:szCs w:val="24"/>
          </w:rPr>
          <w:t>.</w:t>
        </w:r>
      </w:ins>
      <w:del w:id="270" w:author="Michael Decker" w:date="2020-04-01T17:18:00Z">
        <w:r w:rsidRPr="002248ED" w:rsidDel="00E93F74">
          <w:rPr>
            <w:rFonts w:cs="Times New Roman"/>
            <w:szCs w:val="24"/>
          </w:rPr>
          <w:delText xml:space="preserve"> </w:delText>
        </w:r>
      </w:del>
      <w:del w:id="271" w:author="Michael Decker" w:date="2020-04-01T17:19:00Z">
        <w:r w:rsidRPr="002248ED" w:rsidDel="000B0354">
          <w:rPr>
            <w:rFonts w:cs="Times New Roman"/>
            <w:szCs w:val="24"/>
          </w:rPr>
          <w:delText>and</w:delText>
        </w:r>
      </w:del>
      <w:ins w:id="272" w:author="Michael Decker" w:date="2020-04-01T17:19:00Z">
        <w:r w:rsidR="000B0354">
          <w:rPr>
            <w:rFonts w:cs="Times New Roman"/>
            <w:szCs w:val="24"/>
          </w:rPr>
          <w:t xml:space="preserve"> This</w:t>
        </w:r>
      </w:ins>
      <w:r w:rsidRPr="002248ED">
        <w:rPr>
          <w:rFonts w:cs="Times New Roman"/>
          <w:szCs w:val="24"/>
        </w:rPr>
        <w:t xml:space="preserve"> was determined to be </w:t>
      </w:r>
      <w:ins w:id="273" w:author="Michael Decker" w:date="2020-04-01T17:19:00Z">
        <w:r w:rsidR="00201082">
          <w:rPr>
            <w:rFonts w:cs="Times New Roman"/>
            <w:szCs w:val="24"/>
          </w:rPr>
          <w:t xml:space="preserve">a </w:t>
        </w:r>
      </w:ins>
      <w:del w:id="274" w:author="Michael Decker" w:date="2020-04-01T17:19:00Z">
        <w:r w:rsidRPr="002248ED" w:rsidDel="000B0354">
          <w:rPr>
            <w:rFonts w:cs="Times New Roman"/>
            <w:szCs w:val="24"/>
          </w:rPr>
          <w:delText>extremely important when verifying</w:delText>
        </w:r>
      </w:del>
      <w:ins w:id="275" w:author="Michael Decker" w:date="2020-04-01T17:19:00Z">
        <w:r w:rsidR="000B0354">
          <w:rPr>
            <w:rFonts w:cs="Times New Roman"/>
            <w:szCs w:val="24"/>
          </w:rPr>
          <w:t>likely source of</w:t>
        </w:r>
      </w:ins>
      <w:r w:rsidRPr="002248ED">
        <w:rPr>
          <w:rFonts w:cs="Times New Roman"/>
          <w:szCs w:val="24"/>
        </w:rPr>
        <w:t xml:space="preserve"> false positives </w:t>
      </w:r>
      <w:commentRangeEnd w:id="266"/>
      <w:r w:rsidR="009D2E46">
        <w:rPr>
          <w:rStyle w:val="CommentReference"/>
        </w:rPr>
        <w:commentReference w:id="266"/>
      </w:r>
      <w:r w:rsidRPr="002248ED">
        <w:rPr>
          <w:rFonts w:cs="Times New Roman"/>
          <w:szCs w:val="24"/>
        </w:rPr>
        <w:t xml:space="preserve">when </w:t>
      </w:r>
      <w:del w:id="276" w:author="Michael Decker" w:date="2020-04-01T17:19:00Z">
        <w:r w:rsidRPr="002248ED" w:rsidDel="000B0354">
          <w:rPr>
            <w:rFonts w:cs="Times New Roman"/>
            <w:szCs w:val="24"/>
          </w:rPr>
          <w:delText xml:space="preserve">catching </w:delText>
        </w:r>
      </w:del>
      <w:ins w:id="277" w:author="Michael Decker" w:date="2020-04-01T17:19:00Z">
        <w:r w:rsidR="000B0354">
          <w:rPr>
            <w:rFonts w:cs="Times New Roman"/>
            <w:szCs w:val="24"/>
          </w:rPr>
          <w:t>categorizing</w:t>
        </w:r>
        <w:r w:rsidR="000B0354" w:rsidRPr="002248ED">
          <w:rPr>
            <w:rFonts w:cs="Times New Roman"/>
            <w:szCs w:val="24"/>
          </w:rPr>
          <w:t xml:space="preserve"> </w:t>
        </w:r>
      </w:ins>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w:t>
      </w:r>
      <w:del w:id="278" w:author="Michael Decker" w:date="2020-04-01T17:20:00Z">
        <w:r w:rsidRPr="002248ED" w:rsidDel="00984AF4">
          <w:rPr>
            <w:rFonts w:cs="Times New Roman"/>
            <w:szCs w:val="24"/>
          </w:rPr>
          <w:delText>function names</w:delText>
        </w:r>
      </w:del>
      <w:ins w:id="279" w:author="Michael Decker" w:date="2020-04-01T17:20:00Z">
        <w:r w:rsidR="00984AF4">
          <w:rPr>
            <w:rFonts w:cs="Times New Roman"/>
            <w:szCs w:val="24"/>
          </w:rPr>
          <w:t>identifiers</w:t>
        </w:r>
      </w:ins>
      <w:r w:rsidRPr="002248ED">
        <w:rPr>
          <w:rFonts w:cs="Times New Roman"/>
          <w:szCs w:val="24"/>
        </w:rPr>
        <w:t xml:space="preserve"> and equations. While equations seem to be less common </w:t>
      </w:r>
      <w:del w:id="280" w:author="Michael Decker" w:date="2020-04-01T17:20:00Z">
        <w:r w:rsidRPr="002248ED" w:rsidDel="00307CBB">
          <w:rPr>
            <w:rFonts w:cs="Times New Roman"/>
            <w:szCs w:val="24"/>
          </w:rPr>
          <w:delText>function names</w:delText>
        </w:r>
      </w:del>
      <w:ins w:id="281" w:author="Michael Decker" w:date="2020-04-01T17:20:00Z">
        <w:r w:rsidR="00307CBB">
          <w:rPr>
            <w:rFonts w:cs="Times New Roman"/>
            <w:szCs w:val="24"/>
          </w:rPr>
          <w:t>identifiers</w:t>
        </w:r>
      </w:ins>
      <w:r w:rsidRPr="002248ED">
        <w:rPr>
          <w:rFonts w:cs="Times New Roman"/>
          <w:szCs w:val="24"/>
        </w:rPr>
        <w:t xml:space="preserve">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w:t>
      </w:r>
      <w:ins w:id="282" w:author="Michael Decker" w:date="2020-04-01T17:20:00Z">
        <w:r w:rsidR="009D2E46">
          <w:rPr>
            <w:rFonts w:cs="Times New Roman"/>
            <w:szCs w:val="24"/>
          </w:rPr>
          <w:t xml:space="preserve"> F</w:t>
        </w:r>
      </w:ins>
      <w:del w:id="283" w:author="Michael Decker" w:date="2020-04-01T17:20:00Z">
        <w:r w:rsidR="00665A7C" w:rsidDel="009D2E46">
          <w:rPr>
            <w:rFonts w:cs="Times New Roman"/>
            <w:szCs w:val="24"/>
          </w:rPr>
          <w:delText>f</w:delText>
        </w:r>
      </w:del>
      <w:r w:rsidR="00665A7C">
        <w:rPr>
          <w:rFonts w:cs="Times New Roman"/>
          <w:szCs w:val="24"/>
        </w:rPr>
        <w:t xml:space="preserve">or certain cases where it may be unclear if it was commented out code we made sure to validate by looking at the source </w:t>
      </w:r>
      <w:r w:rsidR="00665A7C">
        <w:rPr>
          <w:rFonts w:cs="Times New Roman"/>
          <w:szCs w:val="24"/>
        </w:rPr>
        <w:lastRenderedPageBreak/>
        <w:t>code.</w:t>
      </w:r>
      <w:ins w:id="284" w:author="Michael Decker" w:date="2020-04-01T17:21:00Z">
        <w:r w:rsidR="009D2E46">
          <w:rPr>
            <w:rFonts w:cs="Times New Roman"/>
            <w:szCs w:val="24"/>
          </w:rPr>
          <w:t xml:space="preserve">  The following com</w:t>
        </w:r>
      </w:ins>
      <w:ins w:id="285" w:author="Michael Decker" w:date="2020-04-01T17:22:00Z">
        <w:r w:rsidR="009D2E46">
          <w:rPr>
            <w:rFonts w:cs="Times New Roman"/>
            <w:szCs w:val="24"/>
          </w:rPr>
          <w:t>ment is commented-out code as it is syntactically valid statement from the language it is written in:</w:t>
        </w:r>
      </w:ins>
    </w:p>
    <w:p w14:paraId="497AE161" w14:textId="1A1A0D09" w:rsidR="004E5433" w:rsidRPr="002B3A40" w:rsidRDefault="00B17388" w:rsidP="002B3A40">
      <w:pPr>
        <w:ind w:firstLine="0"/>
        <w:jc w:val="center"/>
        <w:rPr>
          <w:rStyle w:val="Code"/>
        </w:rPr>
      </w:pPr>
      <w:r w:rsidRPr="002B3A40">
        <w:rPr>
          <w:rStyle w:val="Code"/>
        </w:rPr>
        <w:t xml:space="preserve">// totalCost = price + salesTax </w:t>
      </w:r>
      <w:del w:id="286" w:author="Michael Decker" w:date="2020-04-01T17:23:00Z">
        <w:r w:rsidRPr="002B3A40" w:rsidDel="0079726A">
          <w:rPr>
            <w:rStyle w:val="Code"/>
          </w:rPr>
          <w:delText>-</w:delText>
        </w:r>
      </w:del>
      <w:ins w:id="287" w:author="Michael Decker" w:date="2020-04-01T17:23:00Z">
        <w:r w:rsidR="0079726A">
          <w:rPr>
            <w:rStyle w:val="Code"/>
          </w:rPr>
          <w:t>–</w:t>
        </w:r>
      </w:ins>
      <w:r w:rsidRPr="002B3A40">
        <w:rPr>
          <w:rStyle w:val="Code"/>
        </w:rPr>
        <w:t xml:space="preserve"> discount</w:t>
      </w:r>
      <w:r w:rsidR="008B05AE" w:rsidRPr="002B3A40">
        <w:rPr>
          <w:rStyle w:val="Code"/>
        </w:rPr>
        <w:t>;</w:t>
      </w:r>
    </w:p>
    <w:p w14:paraId="6DEE7408" w14:textId="77777777" w:rsidR="0015388F" w:rsidRDefault="004E5433" w:rsidP="0032657B">
      <w:pPr>
        <w:rPr>
          <w:ins w:id="288" w:author="Michael Decker" w:date="2020-04-01T17:24: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w:t>
      </w:r>
      <w:r w:rsidRPr="0079726A">
        <w:rPr>
          <w:rStyle w:val="Code"/>
          <w:rPrChange w:id="289" w:author="Michael Decker" w:date="2020-04-01T17:22:00Z">
            <w:rPr>
              <w:rFonts w:cs="Times New Roman"/>
              <w:szCs w:val="24"/>
            </w:rPr>
          </w:rPrChange>
        </w:rPr>
        <w:t>if</w:t>
      </w:r>
      <w:r w:rsidRPr="002248ED">
        <w:rPr>
          <w:rFonts w:cs="Times New Roman"/>
          <w:szCs w:val="24"/>
        </w:rPr>
        <w:t xml:space="preserve">, </w:t>
      </w:r>
      <w:r w:rsidRPr="0079726A">
        <w:rPr>
          <w:rStyle w:val="Code"/>
          <w:rPrChange w:id="290" w:author="Michael Decker" w:date="2020-04-01T17:22:00Z">
            <w:rPr>
              <w:rFonts w:cs="Times New Roman"/>
              <w:szCs w:val="24"/>
            </w:rPr>
          </w:rPrChange>
        </w:rPr>
        <w:t>else</w:t>
      </w:r>
      <w:r w:rsidRPr="002248ED">
        <w:rPr>
          <w:rFonts w:cs="Times New Roman"/>
          <w:szCs w:val="24"/>
        </w:rPr>
        <w:t xml:space="preserve">, </w:t>
      </w:r>
      <w:r w:rsidRPr="0079726A">
        <w:rPr>
          <w:rStyle w:val="Code"/>
          <w:rPrChange w:id="291" w:author="Michael Decker" w:date="2020-04-01T17:22:00Z">
            <w:rPr>
              <w:rFonts w:cs="Times New Roman"/>
              <w:szCs w:val="24"/>
            </w:rPr>
          </w:rPrChange>
        </w:rPr>
        <w:t>else if</w:t>
      </w:r>
      <w:del w:id="292" w:author="Michael Decker" w:date="2020-04-01T17:23:00Z">
        <w:r w:rsidRPr="002248ED" w:rsidDel="0079726A">
          <w:rPr>
            <w:rFonts w:cs="Times New Roman"/>
            <w:szCs w:val="24"/>
          </w:rPr>
          <w:delText xml:space="preserve"> </w:delText>
        </w:r>
      </w:del>
      <w:ins w:id="293" w:author="Michael Decker" w:date="2020-04-01T17:23:00Z">
        <w:r w:rsidR="0079726A">
          <w:rPr>
            <w:rFonts w:cs="Times New Roman"/>
            <w:szCs w:val="24"/>
          </w:rPr>
          <w:t xml:space="preserve">, </w:t>
        </w:r>
      </w:ins>
      <w:r w:rsidRPr="002248ED">
        <w:rPr>
          <w:rFonts w:cs="Times New Roman"/>
          <w:szCs w:val="24"/>
        </w:rPr>
        <w:t xml:space="preserve">etc. though these are less likely to be helpful due to the fact that they are common English words. </w:t>
      </w:r>
      <w:r w:rsidR="00A22DAE">
        <w:rPr>
          <w:rFonts w:cs="Times New Roman"/>
          <w:szCs w:val="24"/>
        </w:rPr>
        <w:t xml:space="preserve">All data collected is stored in a csv.  </w:t>
      </w:r>
      <w:commentRangeStart w:id="294"/>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ins w:id="295" w:author="Michael Decker" w:date="2020-04-01T17:23:00Z">
        <w:r w:rsidR="00CD4240">
          <w:rPr>
            <w:rFonts w:cs="Times New Roman"/>
            <w:szCs w:val="24"/>
          </w:rPr>
          <w:t xml:space="preserve"> </w:t>
        </w:r>
        <w:r w:rsidR="00FE77EF">
          <w:rPr>
            <w:rFonts w:cs="Times New Roman"/>
            <w:szCs w:val="24"/>
          </w:rPr>
          <w:t xml:space="preserve">is </w:t>
        </w:r>
      </w:ins>
      <w:r w:rsidRPr="002248ED">
        <w:rPr>
          <w:rFonts w:cs="Times New Roman"/>
          <w:szCs w:val="24"/>
        </w:rPr>
        <w:t xml:space="preserve">a sample section of the csv </w:t>
      </w:r>
      <w:ins w:id="296" w:author="Michael Decker" w:date="2020-04-01T17:23:00Z">
        <w:r w:rsidR="00642796">
          <w:rPr>
            <w:rFonts w:cs="Times New Roman"/>
            <w:szCs w:val="24"/>
          </w:rPr>
          <w:t xml:space="preserve">and </w:t>
        </w:r>
      </w:ins>
      <w:r w:rsidRPr="002248ED">
        <w:rPr>
          <w:rFonts w:cs="Times New Roman"/>
          <w:szCs w:val="24"/>
        </w:rPr>
        <w:t>is shown to help visualize everything that has been discussed in this chapter.</w:t>
      </w:r>
      <w:commentRangeEnd w:id="294"/>
      <w:r w:rsidR="001E21F0">
        <w:rPr>
          <w:rStyle w:val="CommentReference"/>
        </w:rPr>
        <w:commentReference w:id="294"/>
      </w:r>
      <w:r w:rsidR="0032657B">
        <w:rPr>
          <w:rFonts w:cs="Times New Roman"/>
          <w:szCs w:val="24"/>
        </w:rPr>
        <w:t xml:space="preserve"> </w:t>
      </w:r>
    </w:p>
    <w:p w14:paraId="7757BE04" w14:textId="393DA0BF" w:rsidR="00665A7C" w:rsidRDefault="0032657B" w:rsidP="0032657B">
      <w:pPr>
        <w:rPr>
          <w:rFonts w:cs="Times New Roman"/>
          <w:szCs w:val="24"/>
        </w:rPr>
        <w:sectPr w:rsidR="00665A7C"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 </w:t>
      </w:r>
      <w:del w:id="297" w:author="Michael Decker" w:date="2020-04-01T17:24:00Z">
        <w:r w:rsidRPr="0032657B" w:rsidDel="0015388F">
          <w:rPr>
            <w:rFonts w:cs="Times New Roman"/>
            <w:szCs w:val="24"/>
          </w:rPr>
          <w:delText xml:space="preserve">Breakdown of the gold set by language. </w:delText>
        </w:r>
      </w:del>
      <w:r w:rsidRPr="0032657B">
        <w:rPr>
          <w:rFonts w:cs="Times New Roman"/>
          <w:szCs w:val="24"/>
        </w:rPr>
        <w:t xml:space="preserve">The first column contains the language, </w:t>
      </w:r>
      <w:commentRangeStart w:id="298"/>
      <w:r w:rsidRPr="0032657B">
        <w:rPr>
          <w:rFonts w:cs="Times New Roman"/>
          <w:szCs w:val="24"/>
        </w:rPr>
        <w:t>due to issues with detection C and C++ have been combined as .h files detected by srcML are labeled as C++ files</w:t>
      </w:r>
      <w:commentRangeEnd w:id="298"/>
      <w:r w:rsidR="0015388F">
        <w:rPr>
          <w:rStyle w:val="CommentReference"/>
        </w:rPr>
        <w:commentReference w:id="298"/>
      </w:r>
      <w:r w:rsidRPr="0032657B">
        <w:rPr>
          <w:rFonts w:cs="Times New Roman"/>
          <w:szCs w:val="24"/>
        </w:rPr>
        <w:t xml:space="preserve">.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w:t>
      </w:r>
      <w:r w:rsidRPr="00743077">
        <w:rPr>
          <w:rStyle w:val="Code"/>
          <w:rPrChange w:id="299" w:author="Michael Decker" w:date="2020-04-01T17:26:00Z">
            <w:rPr>
              <w:rFonts w:cs="Times New Roman"/>
              <w:szCs w:val="24"/>
            </w:rPr>
          </w:rPrChange>
        </w:rPr>
        <w:t>virtual</w:t>
      </w:r>
      <w:r w:rsidRPr="0032657B">
        <w:rPr>
          <w:rFonts w:cs="Times New Roman"/>
          <w:szCs w:val="24"/>
        </w:rPr>
        <w:t xml:space="preserve">, </w:t>
      </w:r>
      <w:r w:rsidRPr="00743077">
        <w:rPr>
          <w:rStyle w:val="Code"/>
          <w:rPrChange w:id="300" w:author="Michael Decker" w:date="2020-04-01T17:26:00Z">
            <w:rPr>
              <w:rFonts w:cs="Times New Roman"/>
              <w:szCs w:val="24"/>
            </w:rPr>
          </w:rPrChange>
        </w:rPr>
        <w:t>void</w:t>
      </w:r>
      <w:r w:rsidRPr="0032657B">
        <w:rPr>
          <w:rFonts w:cs="Times New Roman"/>
          <w:szCs w:val="24"/>
        </w:rPr>
        <w:t xml:space="preserve">, and </w:t>
      </w:r>
      <w:r w:rsidRPr="00743077">
        <w:rPr>
          <w:rStyle w:val="Code"/>
          <w:rPrChange w:id="301" w:author="Michael Decker" w:date="2020-04-01T17:26:00Z">
            <w:rPr>
              <w:rFonts w:cs="Times New Roman"/>
              <w:szCs w:val="24"/>
            </w:rPr>
          </w:rPrChange>
        </w:rPr>
        <w:t>int</w:t>
      </w:r>
      <w:r>
        <w:rPr>
          <w:rFonts w:cs="Times New Roman"/>
          <w:szCs w:val="24"/>
        </w:rPr>
        <w:t>.</w:t>
      </w:r>
    </w:p>
    <w:p w14:paraId="792B1F98" w14:textId="34CD4CB5" w:rsidR="00916E39" w:rsidRPr="00962E78" w:rsidRDefault="00916E39" w:rsidP="00962E78">
      <w:pPr>
        <w:pStyle w:val="Caption"/>
        <w:keepNext/>
        <w:jc w:val="center"/>
        <w:rPr>
          <w:sz w:val="24"/>
          <w:szCs w:val="24"/>
        </w:rPr>
      </w:pPr>
      <w:bookmarkStart w:id="302"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052DB5">
        <w:rPr>
          <w:noProof/>
          <w:sz w:val="24"/>
          <w:szCs w:val="24"/>
        </w:rPr>
        <w:t>10</w:t>
      </w:r>
      <w:r w:rsidRPr="00962E78">
        <w:rPr>
          <w:sz w:val="24"/>
          <w:szCs w:val="24"/>
        </w:rPr>
        <w:fldChar w:fldCharType="end"/>
      </w:r>
      <w:bookmarkEnd w:id="302"/>
      <w:r w:rsidRPr="00962E78">
        <w:rPr>
          <w:sz w:val="24"/>
          <w:szCs w:val="24"/>
        </w:rPr>
        <w:t xml:space="preserve">. </w:t>
      </w:r>
      <w:bookmarkStart w:id="303"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303"/>
      <w:r w:rsidR="0032657B" w:rsidRPr="00962E78">
        <w:rPr>
          <w:smallCaps/>
          <w:sz w:val="24"/>
          <w:szCs w:val="24"/>
        </w:rPr>
        <w:t>.</w:t>
      </w:r>
    </w:p>
    <w:tbl>
      <w:tblPr>
        <w:tblStyle w:val="TableGrid"/>
        <w:tblW w:w="13945" w:type="dxa"/>
        <w:tblLook w:val="04A0" w:firstRow="1" w:lastRow="0" w:firstColumn="1" w:lastColumn="0" w:noHBand="0" w:noVBand="1"/>
      </w:tblPr>
      <w:tblGrid>
        <w:gridCol w:w="1247"/>
        <w:gridCol w:w="1284"/>
        <w:gridCol w:w="1886"/>
        <w:gridCol w:w="1779"/>
        <w:gridCol w:w="2016"/>
        <w:gridCol w:w="1884"/>
        <w:gridCol w:w="1881"/>
        <w:gridCol w:w="1968"/>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r w:rsidR="0033281B" w14:paraId="555C8483" w14:textId="77777777" w:rsidTr="00962E78">
        <w:trPr>
          <w:ins w:id="304" w:author="Michael Decker" w:date="2020-04-01T17:28:00Z"/>
        </w:trPr>
        <w:tc>
          <w:tcPr>
            <w:tcW w:w="1230" w:type="dxa"/>
          </w:tcPr>
          <w:p w14:paraId="3BC056B6" w14:textId="17882075" w:rsidR="0033281B" w:rsidRDefault="0033281B" w:rsidP="004E5433">
            <w:pPr>
              <w:ind w:firstLine="0"/>
              <w:rPr>
                <w:ins w:id="305" w:author="Michael Decker" w:date="2020-04-01T17:28:00Z"/>
                <w:rFonts w:cs="Times New Roman"/>
                <w:szCs w:val="24"/>
              </w:rPr>
            </w:pPr>
            <w:commentRangeStart w:id="306"/>
            <w:ins w:id="307" w:author="Michael Decker" w:date="2020-04-01T17:28:00Z">
              <w:r>
                <w:rPr>
                  <w:rFonts w:cs="Times New Roman"/>
                  <w:szCs w:val="24"/>
                </w:rPr>
                <w:t>Total</w:t>
              </w:r>
              <w:commentRangeEnd w:id="306"/>
              <w:r>
                <w:rPr>
                  <w:rStyle w:val="CommentReference"/>
                </w:rPr>
                <w:commentReference w:id="306"/>
              </w:r>
            </w:ins>
          </w:p>
        </w:tc>
        <w:tc>
          <w:tcPr>
            <w:tcW w:w="1285" w:type="dxa"/>
          </w:tcPr>
          <w:p w14:paraId="5CCB478D" w14:textId="1FE3C5FB" w:rsidR="0033281B" w:rsidRDefault="0033281B" w:rsidP="004E5433">
            <w:pPr>
              <w:ind w:firstLine="0"/>
              <w:rPr>
                <w:ins w:id="308" w:author="Michael Decker" w:date="2020-04-01T17:28:00Z"/>
                <w:rFonts w:cs="Times New Roman"/>
                <w:szCs w:val="24"/>
              </w:rPr>
            </w:pPr>
          </w:p>
        </w:tc>
        <w:tc>
          <w:tcPr>
            <w:tcW w:w="1890" w:type="dxa"/>
          </w:tcPr>
          <w:p w14:paraId="7D84D857" w14:textId="77777777" w:rsidR="0033281B" w:rsidRDefault="0033281B" w:rsidP="004E5433">
            <w:pPr>
              <w:ind w:firstLine="0"/>
              <w:rPr>
                <w:ins w:id="309" w:author="Michael Decker" w:date="2020-04-01T17:28:00Z"/>
                <w:rFonts w:cs="Times New Roman"/>
                <w:szCs w:val="24"/>
              </w:rPr>
            </w:pPr>
          </w:p>
        </w:tc>
        <w:tc>
          <w:tcPr>
            <w:tcW w:w="1782" w:type="dxa"/>
          </w:tcPr>
          <w:p w14:paraId="6C6C85ED" w14:textId="77777777" w:rsidR="0033281B" w:rsidRDefault="0033281B" w:rsidP="004E5433">
            <w:pPr>
              <w:ind w:firstLine="0"/>
              <w:rPr>
                <w:ins w:id="310" w:author="Michael Decker" w:date="2020-04-01T17:28:00Z"/>
                <w:rFonts w:cs="Times New Roman"/>
                <w:szCs w:val="24"/>
              </w:rPr>
            </w:pPr>
          </w:p>
        </w:tc>
        <w:tc>
          <w:tcPr>
            <w:tcW w:w="2016" w:type="dxa"/>
          </w:tcPr>
          <w:p w14:paraId="1A5ACCE9" w14:textId="77777777" w:rsidR="0033281B" w:rsidRDefault="0033281B" w:rsidP="004E5433">
            <w:pPr>
              <w:ind w:firstLine="0"/>
              <w:rPr>
                <w:ins w:id="311" w:author="Michael Decker" w:date="2020-04-01T17:28:00Z"/>
                <w:rFonts w:cs="Times New Roman"/>
                <w:szCs w:val="24"/>
              </w:rPr>
            </w:pPr>
          </w:p>
        </w:tc>
        <w:tc>
          <w:tcPr>
            <w:tcW w:w="1886" w:type="dxa"/>
          </w:tcPr>
          <w:p w14:paraId="2873CB35" w14:textId="77777777" w:rsidR="0033281B" w:rsidRDefault="0033281B" w:rsidP="004E5433">
            <w:pPr>
              <w:ind w:firstLine="0"/>
              <w:rPr>
                <w:ins w:id="312" w:author="Michael Decker" w:date="2020-04-01T17:28:00Z"/>
                <w:rFonts w:cs="Times New Roman"/>
                <w:szCs w:val="24"/>
              </w:rPr>
            </w:pPr>
          </w:p>
        </w:tc>
        <w:tc>
          <w:tcPr>
            <w:tcW w:w="1884" w:type="dxa"/>
          </w:tcPr>
          <w:p w14:paraId="7D476B72" w14:textId="77777777" w:rsidR="0033281B" w:rsidRDefault="0033281B" w:rsidP="004E5433">
            <w:pPr>
              <w:ind w:firstLine="0"/>
              <w:rPr>
                <w:ins w:id="313" w:author="Michael Decker" w:date="2020-04-01T17:28:00Z"/>
                <w:rFonts w:cs="Times New Roman"/>
                <w:szCs w:val="24"/>
              </w:rPr>
            </w:pPr>
          </w:p>
        </w:tc>
        <w:tc>
          <w:tcPr>
            <w:tcW w:w="1972" w:type="dxa"/>
          </w:tcPr>
          <w:p w14:paraId="37F1E149" w14:textId="77777777" w:rsidR="0033281B" w:rsidRDefault="0033281B" w:rsidP="004E5433">
            <w:pPr>
              <w:ind w:firstLine="0"/>
              <w:rPr>
                <w:ins w:id="314" w:author="Michael Decker" w:date="2020-04-01T17:28:00Z"/>
                <w:rFonts w:cs="Times New Roman"/>
                <w:szCs w:val="24"/>
              </w:rPr>
            </w:pP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15" w:name="_Ref34136593"/>
    </w:p>
    <w:bookmarkEnd w:id="315"/>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16" w:name="_Ref33695007"/>
      <w:r w:rsidRPr="002248ED">
        <w:t>Syntax-based Approach</w:t>
      </w:r>
      <w:bookmarkEnd w:id="316"/>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The method is</w:t>
      </w:r>
      <w:del w:id="317" w:author="Michael Decker" w:date="2020-04-01T17:40:00Z">
        <w:r w:rsidR="009C035D" w:rsidDel="009F6A51">
          <w:rPr>
            <w:rFonts w:cs="Times New Roman"/>
            <w:szCs w:val="24"/>
          </w:rPr>
          <w:delText xml:space="preserve"> </w:delText>
        </w:r>
      </w:del>
      <w:r w:rsidR="009C035D">
        <w:rPr>
          <w:rFonts w:cs="Times New Roman"/>
          <w:szCs w:val="24"/>
        </w:rPr>
        <w:t xml:space="preserve"> similar to some of the work done by Bacchelli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18" w:name="_Ref33695020"/>
      <w:r w:rsidRPr="002248ED">
        <w:t>Bag of Words Approach</w:t>
      </w:r>
      <w:bookmarkEnd w:id="318"/>
    </w:p>
    <w:p w14:paraId="6EAC5290" w14:textId="4E8565A4"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9F6A51">
        <w:rPr>
          <w:rStyle w:val="Code"/>
          <w:rPrChange w:id="319" w:author="Michael Decker" w:date="2020-04-01T17:43:00Z">
            <w:rPr>
              <w:rFonts w:cs="Times New Roman"/>
              <w:szCs w:val="24"/>
            </w:rPr>
          </w:rPrChange>
        </w:rPr>
        <w:t>int</w:t>
      </w:r>
      <w:r w:rsidRPr="002248ED">
        <w:rPr>
          <w:rFonts w:cs="Times New Roman"/>
          <w:szCs w:val="24"/>
        </w:rPr>
        <w:t xml:space="preserve">, </w:t>
      </w:r>
      <w:r w:rsidRPr="009F6A51">
        <w:rPr>
          <w:rStyle w:val="Code"/>
          <w:rPrChange w:id="320" w:author="Michael Decker" w:date="2020-04-01T17:43:00Z">
            <w:rPr>
              <w:rFonts w:cs="Times New Roman"/>
              <w:szCs w:val="24"/>
            </w:rPr>
          </w:rPrChange>
        </w:rPr>
        <w:t>void</w:t>
      </w:r>
      <w:r w:rsidRPr="002248ED">
        <w:rPr>
          <w:rFonts w:cs="Times New Roman"/>
          <w:szCs w:val="24"/>
        </w:rPr>
        <w:t xml:space="preserve">, or </w:t>
      </w:r>
      <w:r w:rsidRPr="009F6A51">
        <w:rPr>
          <w:rStyle w:val="Code"/>
          <w:rPrChange w:id="321" w:author="Michael Decker" w:date="2020-04-01T17:43:00Z">
            <w:rPr>
              <w:rFonts w:cs="Times New Roman"/>
              <w:szCs w:val="24"/>
            </w:rPr>
          </w:rPrChange>
        </w:rPr>
        <w:t>count</w:t>
      </w:r>
      <w:r w:rsidRPr="002248ED">
        <w:rPr>
          <w:rFonts w:cs="Times New Roman"/>
          <w:szCs w:val="24"/>
        </w:rPr>
        <w:t xml:space="preserve"> will appear much more frequently.</w:t>
      </w:r>
      <w:r w:rsidR="00382ED6">
        <w:rPr>
          <w:rFonts w:cs="Times New Roman"/>
          <w:szCs w:val="24"/>
        </w:rPr>
        <w:t xml:space="preserve"> This is where frequency comes into play and why bag of words is bound to fail in this case</w:t>
      </w:r>
      <w:ins w:id="322" w:author="Michael Decker" w:date="2020-04-01T17:43:00Z">
        <w:r w:rsidR="009F6A51">
          <w:rPr>
            <w:rFonts w:cs="Times New Roman"/>
            <w:szCs w:val="24"/>
          </w:rPr>
          <w:t xml:space="preserve">. </w:t>
        </w:r>
      </w:ins>
      <w:del w:id="323" w:author="Michael Decker" w:date="2020-04-01T17:43:00Z">
        <w:r w:rsidR="00382ED6" w:rsidDel="009F6A51">
          <w:rPr>
            <w:rFonts w:cs="Times New Roman"/>
            <w:szCs w:val="24"/>
          </w:rPr>
          <w:delText>,</w:delText>
        </w:r>
      </w:del>
      <w:r w:rsidR="00382ED6">
        <w:rPr>
          <w:rFonts w:cs="Times New Roman"/>
          <w:szCs w:val="24"/>
        </w:rPr>
        <w:t xml:space="preserve"> </w:t>
      </w:r>
      <w:ins w:id="324" w:author="Michael Decker" w:date="2020-04-01T17:43:00Z">
        <w:r w:rsidR="009F6A51">
          <w:rPr>
            <w:rFonts w:cs="Times New Roman"/>
            <w:szCs w:val="24"/>
          </w:rPr>
          <w:t>I</w:t>
        </w:r>
      </w:ins>
      <w:del w:id="325" w:author="Michael Decker" w:date="2020-04-01T17:43:00Z">
        <w:r w:rsidR="00382ED6" w:rsidDel="009F6A51">
          <w:rPr>
            <w:rFonts w:cs="Times New Roman"/>
            <w:szCs w:val="24"/>
          </w:rPr>
          <w:delText>i</w:delText>
        </w:r>
      </w:del>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ins w:id="326" w:author="Michael Decker" w:date="2020-04-01T17:44:00Z">
        <w:r w:rsidR="000B24B6">
          <w:rPr>
            <w:rFonts w:cs="Times New Roman"/>
            <w:szCs w:val="24"/>
          </w:rPr>
          <w:t>,</w:t>
        </w:r>
      </w:ins>
      <w:r w:rsidR="00382ED6">
        <w:rPr>
          <w:rFonts w:cs="Times New Roman"/>
          <w:szCs w:val="24"/>
        </w:rPr>
        <w:t xml:space="preserv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ins w:id="327" w:author="Michael Decker" w:date="2020-04-01T17:44:00Z">
        <w:r w:rsidR="000B24B6">
          <w:rPr>
            <w:rFonts w:cs="Times New Roman"/>
            <w:szCs w:val="24"/>
          </w:rPr>
          <w:t>n</w:t>
        </w:r>
      </w:ins>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328" w:name="_Ref33695048"/>
      <w:r w:rsidRPr="002248ED">
        <w:lastRenderedPageBreak/>
        <w:t>Frequency</w:t>
      </w:r>
      <w:r w:rsidR="00977600">
        <w:t>-based</w:t>
      </w:r>
      <w:r w:rsidRPr="002248ED">
        <w:t xml:space="preserve"> Approac</w:t>
      </w:r>
      <w:r w:rsidR="002C4D6A">
        <w:t>h</w:t>
      </w:r>
      <w:bookmarkEnd w:id="328"/>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commentRangeStart w:id="329"/>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329"/>
      <w:r w:rsidR="00EF24F3">
        <w:rPr>
          <w:rStyle w:val="CommentReference"/>
        </w:rPr>
        <w:commentReference w:id="329"/>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DC6DA31"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ins w:id="330" w:author="Michael Decker" w:date="2020-04-01T17:46:00Z">
        <w:r w:rsidR="00543E6F">
          <w:rPr>
            <w:rFonts w:cs="Times New Roman"/>
            <w:szCs w:val="24"/>
          </w:rPr>
          <w:t>,</w:t>
        </w:r>
      </w:ins>
      <w:r w:rsidRPr="002248ED">
        <w:rPr>
          <w:rFonts w:cs="Times New Roman"/>
          <w:szCs w:val="24"/>
        </w:rPr>
        <w:t xml:space="preserve"> it was noted that the average character length of terms tended to be much shorter in </w:t>
      </w:r>
      <w:r w:rsidR="00AF19A8">
        <w:rPr>
          <w:rFonts w:cs="Times New Roman"/>
          <w:szCs w:val="24"/>
        </w:rPr>
        <w:t>commented-out code</w:t>
      </w:r>
      <w:ins w:id="331" w:author="Michael Decker" w:date="2020-04-01T17:46:00Z">
        <w:r w:rsidR="00543E6F">
          <w:rPr>
            <w:rFonts w:cs="Times New Roman"/>
            <w:szCs w:val="24"/>
          </w:rPr>
          <w:t>.  A</w:t>
        </w:r>
      </w:ins>
      <w:del w:id="332" w:author="Michael Decker" w:date="2020-04-01T17:46:00Z">
        <w:r w:rsidRPr="002248ED" w:rsidDel="00543E6F">
          <w:rPr>
            <w:rFonts w:cs="Times New Roman"/>
            <w:szCs w:val="24"/>
          </w:rPr>
          <w:delText>, a</w:delText>
        </w:r>
      </w:del>
      <w:r w:rsidRPr="002248ED">
        <w:rPr>
          <w:rFonts w:cs="Times New Roman"/>
          <w:szCs w:val="24"/>
        </w:rPr>
        <w:t xml:space="preserve"> prime example </w:t>
      </w:r>
      <w:del w:id="333" w:author="Michael Decker" w:date="2020-04-01T17:46:00Z">
        <w:r w:rsidRPr="002248ED" w:rsidDel="00543E6F">
          <w:rPr>
            <w:rFonts w:cs="Times New Roman"/>
            <w:szCs w:val="24"/>
          </w:rPr>
          <w:delText>being</w:delText>
        </w:r>
      </w:del>
      <w:ins w:id="334" w:author="Michael Decker" w:date="2020-04-01T17:46:00Z">
        <w:r w:rsidR="00543E6F">
          <w:rPr>
            <w:rFonts w:cs="Times New Roman"/>
            <w:szCs w:val="24"/>
          </w:rPr>
          <w:t>is</w:t>
        </w:r>
      </w:ins>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7E96E8E6"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0CF3065C"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Below is an example of how the calculation is pre</w:t>
      </w:r>
      <w:ins w:id="335" w:author="Michael Decker" w:date="2020-04-01T17:52:00Z">
        <w:r w:rsidR="00351358">
          <w:rPr>
            <w:rFonts w:cs="Times New Roman"/>
            <w:szCs w:val="24"/>
          </w:rPr>
          <w:t>r</w:t>
        </w:r>
      </w:ins>
      <w:r w:rsidR="00282393">
        <w:rPr>
          <w:rFonts w:cs="Times New Roman"/>
          <w:szCs w:val="24"/>
        </w:rPr>
        <w:t>formed.</w:t>
      </w:r>
      <w:r w:rsidR="004E5433" w:rsidRPr="002248ED">
        <w:rPr>
          <w:rFonts w:cs="Times New Roman"/>
          <w:szCs w:val="24"/>
        </w:rPr>
        <w:t xml:space="preserve"> . </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commentRangeStart w:id="336"/>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a freq = .048, space freq = .19</w:t>
      </w:r>
      <w:r w:rsidR="004E2A53" w:rsidRPr="00962E78">
        <w:rPr>
          <w:rStyle w:val="Code"/>
        </w:rPr>
        <w:t>5</w:t>
      </w:r>
      <w:r w:rsidRPr="00962E78">
        <w:rPr>
          <w:rStyle w:val="Code"/>
        </w:rPr>
        <w:t xml:space="preserve">, s freq = .048, q freq = .048, r freq = .048, t freq = .048, </w:t>
      </w:r>
      <w:r w:rsidR="004E2A53" w:rsidRPr="00962E78">
        <w:rPr>
          <w:rStyle w:val="Code"/>
        </w:rPr>
        <w:t xml:space="preserve">   </w:t>
      </w:r>
      <w:r w:rsidRPr="00962E78">
        <w:rPr>
          <w:rStyle w:val="Code"/>
        </w:rPr>
        <w:t xml:space="preserve">( freq = .048, b freq = .048, </w:t>
      </w:r>
      <w:r w:rsidR="004E2A53">
        <w:rPr>
          <w:rStyle w:val="Code"/>
        </w:rPr>
        <w:t xml:space="preserve"> </w:t>
      </w:r>
      <w:r w:rsidRPr="00962E78">
        <w:rPr>
          <w:rStyle w:val="Code"/>
        </w:rPr>
        <w:t>* freq = .19</w:t>
      </w:r>
      <w:r w:rsidR="004E2A53" w:rsidRPr="00962E78">
        <w:rPr>
          <w:rStyle w:val="Code"/>
        </w:rPr>
        <w:t>5</w:t>
      </w:r>
      <w:r w:rsidRPr="00962E78">
        <w:rPr>
          <w:rStyle w:val="Code"/>
        </w:rPr>
        <w:t xml:space="preserve">, 2 freq = .095, </w:t>
      </w:r>
      <w:r w:rsidR="004E2A53" w:rsidRPr="00962E78">
        <w:rPr>
          <w:rStyle w:val="Code"/>
        </w:rPr>
        <w:t>+ freq, .048, c freq = .048,</w:t>
      </w:r>
      <w:r w:rsidR="004E2A53">
        <w:rPr>
          <w:rStyle w:val="Code"/>
        </w:rPr>
        <w:t xml:space="preserve">     </w:t>
      </w:r>
      <w:r w:rsidR="004E2A53" w:rsidRPr="00962E78">
        <w:rPr>
          <w:rStyle w:val="Code"/>
        </w:rPr>
        <w:t xml:space="preserve"> </w:t>
      </w:r>
      <w:commentRangeEnd w:id="336"/>
      <w:r w:rsidR="00351358">
        <w:rPr>
          <w:rStyle w:val="CommentReference"/>
        </w:rPr>
        <w:commentReference w:id="336"/>
      </w:r>
      <w:r w:rsidR="004E2A53" w:rsidRPr="00962E78">
        <w:rPr>
          <w:rStyle w:val="Code"/>
        </w:rPr>
        <w:t>) freq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337" w:name="_Ref34251031"/>
    </w:p>
    <w:bookmarkEnd w:id="337"/>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1AEC96F3"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r w:rsidR="007517B2" w:rsidRPr="002248ED">
        <w:rPr>
          <w:rFonts w:cs="Times New Roman"/>
          <w:szCs w:val="24"/>
        </w:rPr>
        <w:t>Considering these two factors the obvious choice of machine learning algorithm is the decision tree.</w:t>
      </w:r>
    </w:p>
    <w:p w14:paraId="21CC83E1" w14:textId="21D40950"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ins w:id="338" w:author="Michael Decker" w:date="2020-04-01T17:54:00Z">
        <w:r w:rsidR="00371E39">
          <w:rPr>
            <w:rFonts w:cs="Times New Roman"/>
            <w:szCs w:val="24"/>
          </w:rPr>
          <w:t>,</w:t>
        </w:r>
      </w:ins>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ins w:id="339" w:author="Michael Decker" w:date="2020-04-01T17:55:00Z">
        <w:r w:rsidR="00371E39">
          <w:rPr>
            <w:rFonts w:cs="Times New Roman"/>
            <w:szCs w:val="24"/>
          </w:rPr>
          <w:t>i</w:t>
        </w:r>
      </w:ins>
      <w:del w:id="340" w:author="Michael Decker" w:date="2020-04-01T17:55:00Z">
        <w:r w:rsidR="00A97E10" w:rsidDel="00371E39">
          <w:rPr>
            <w:rFonts w:cs="Times New Roman"/>
            <w:szCs w:val="24"/>
          </w:rPr>
          <w:delText>with</w:delText>
        </w:r>
        <w:r w:rsidR="003C405C" w:rsidRPr="002248ED" w:rsidDel="00371E39">
          <w:rPr>
            <w:rFonts w:cs="Times New Roman"/>
            <w:szCs w:val="24"/>
          </w:rPr>
          <w:delText xml:space="preserve"> i</w:delText>
        </w:r>
      </w:del>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178F34A5" w14:textId="63AE3505"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ins w:id="341" w:author="Michael Decker" w:date="2020-04-01T17:59:00Z">
        <w:r w:rsidR="00371E39">
          <w:rPr>
            <w:rFonts w:cs="Times New Roman"/>
            <w:szCs w:val="24"/>
          </w:rPr>
          <w:t xml:space="preserve">  We now go over the contents of e</w:t>
        </w:r>
      </w:ins>
      <w:ins w:id="342" w:author="Michael Decker" w:date="2020-04-01T18:00:00Z">
        <w:r w:rsidR="00371E39">
          <w:rPr>
            <w:rFonts w:cs="Times New Roman"/>
            <w:szCs w:val="24"/>
          </w:rPr>
          <w:t>ach decision node. Class is the majority class</w:t>
        </w:r>
      </w:ins>
      <w:ins w:id="343" w:author="Michael Decker" w:date="2020-04-01T18:02:00Z">
        <w:r w:rsidR="00371E39">
          <w:rPr>
            <w:rFonts w:cs="Times New Roman"/>
            <w:szCs w:val="24"/>
          </w:rPr>
          <w:t xml:space="preserve"> with the dataset</w:t>
        </w:r>
      </w:ins>
      <w:ins w:id="344" w:author="Michael Decker" w:date="2020-04-01T18:00:00Z">
        <w:r w:rsidR="00371E39">
          <w:rPr>
            <w:rFonts w:cs="Times New Roman"/>
            <w:szCs w:val="24"/>
          </w:rPr>
          <w:t xml:space="preserve"> </w:t>
        </w:r>
      </w:ins>
      <w:ins w:id="345" w:author="Michael Decker" w:date="2020-04-01T18:01:00Z">
        <w:r w:rsidR="00371E39">
          <w:rPr>
            <w:rFonts w:cs="Times New Roman"/>
            <w:szCs w:val="24"/>
          </w:rPr>
          <w:t xml:space="preserve">for that point in the </w:t>
        </w:r>
      </w:ins>
      <w:ins w:id="346" w:author="Michael Decker" w:date="2020-04-01T18:02:00Z">
        <w:r w:rsidR="00371E39">
          <w:rPr>
            <w:rFonts w:cs="Times New Roman"/>
            <w:szCs w:val="24"/>
          </w:rPr>
          <w:t xml:space="preserve">decision </w:t>
        </w:r>
      </w:ins>
      <w:ins w:id="347" w:author="Michael Decker" w:date="2020-04-01T18:01:00Z">
        <w:r w:rsidR="00371E39">
          <w:rPr>
            <w:rFonts w:cs="Times New Roman"/>
            <w:szCs w:val="24"/>
          </w:rPr>
          <w:t xml:space="preserve">tree.  </w:t>
        </w:r>
      </w:ins>
      <w:del w:id="348" w:author="Michael Decker" w:date="2020-04-01T18:00:00Z">
        <w:r w:rsidR="003A2818" w:rsidDel="00371E39">
          <w:rPr>
            <w:rFonts w:cs="Times New Roman"/>
            <w:szCs w:val="24"/>
          </w:rPr>
          <w:delText xml:space="preserve">The </w:delText>
        </w:r>
      </w:del>
      <w:del w:id="349" w:author="Michael Decker" w:date="2020-04-01T18:01:00Z">
        <w:r w:rsidR="003A2818" w:rsidDel="00371E39">
          <w:rPr>
            <w:rFonts w:cs="Times New Roman"/>
            <w:szCs w:val="24"/>
          </w:rPr>
          <w:delText>c</w:delText>
        </w:r>
      </w:del>
      <w:ins w:id="350" w:author="Michael Decker" w:date="2020-04-01T18:01:00Z">
        <w:r w:rsidR="00371E39">
          <w:rPr>
            <w:rFonts w:cs="Times New Roman"/>
            <w:szCs w:val="24"/>
          </w:rPr>
          <w:t>C</w:t>
        </w:r>
      </w:ins>
      <w:r w:rsidR="003A2818">
        <w:rPr>
          <w:rFonts w:cs="Times New Roman"/>
          <w:szCs w:val="24"/>
        </w:rPr>
        <w:t>olors</w:t>
      </w:r>
      <w:r w:rsidR="00962E78">
        <w:rPr>
          <w:rFonts w:cs="Times New Roman"/>
          <w:szCs w:val="24"/>
        </w:rPr>
        <w:t xml:space="preserve"> (green = versicolor, orange = setosa, purple = virgincia)</w:t>
      </w:r>
      <w:ins w:id="351" w:author="Michael Decker" w:date="2020-04-01T18:01:00Z">
        <w:r w:rsidR="00371E39">
          <w:rPr>
            <w:rFonts w:cs="Times New Roman"/>
            <w:szCs w:val="24"/>
          </w:rPr>
          <w:t xml:space="preserve"> are also used to show this with white indicating no majority.</w:t>
        </w:r>
      </w:ins>
      <w:del w:id="352" w:author="Michael Decker" w:date="2020-04-01T18:01:00Z">
        <w:r w:rsidR="00595F43" w:rsidDel="00371E39">
          <w:rPr>
            <w:rFonts w:cs="Times New Roman"/>
            <w:szCs w:val="24"/>
          </w:rPr>
          <w:delText>, along with the class,</w:delText>
        </w:r>
      </w:del>
      <w:r w:rsidR="003A2818">
        <w:rPr>
          <w:rFonts w:cs="Times New Roman"/>
          <w:szCs w:val="24"/>
        </w:rPr>
        <w:t xml:space="preserve"> </w:t>
      </w:r>
      <w:ins w:id="353" w:author="Michael Decker" w:date="2020-04-01T18:02:00Z">
        <w:r w:rsidR="00371E39">
          <w:rPr>
            <w:rFonts w:cs="Times New Roman"/>
            <w:szCs w:val="24"/>
          </w:rPr>
          <w:t xml:space="preserve"> </w:t>
        </w:r>
      </w:ins>
      <w:del w:id="354" w:author="Michael Decker" w:date="2020-04-01T18:02:00Z">
        <w:r w:rsidR="003A2818" w:rsidDel="00371E39">
          <w:rPr>
            <w:rFonts w:cs="Times New Roman"/>
            <w:szCs w:val="24"/>
          </w:rPr>
          <w:delText xml:space="preserve">in the tree represent each class within </w:delText>
        </w:r>
        <w:r w:rsidR="00595F43" w:rsidDel="00371E39">
          <w:rPr>
            <w:rFonts w:cs="Times New Roman"/>
            <w:szCs w:val="24"/>
          </w:rPr>
          <w:delText xml:space="preserve">data set for ease of comprehension. </w:delText>
        </w:r>
      </w:del>
      <w:r w:rsidR="00595F43">
        <w:rPr>
          <w:rFonts w:cs="Times New Roman"/>
          <w:szCs w:val="24"/>
        </w:rPr>
        <w:t>The values section shows the exact distribution of each class within a zone of the tree</w:t>
      </w:r>
      <w:ins w:id="355" w:author="Michael Decker" w:date="2020-04-01T18:02:00Z">
        <w:r w:rsidR="00371E39">
          <w:rPr>
            <w:rFonts w:cs="Times New Roman"/>
            <w:szCs w:val="24"/>
          </w:rPr>
          <w:t>,</w:t>
        </w:r>
      </w:ins>
      <w:r w:rsidR="009705BD">
        <w:rPr>
          <w:rFonts w:cs="Times New Roman"/>
          <w:szCs w:val="24"/>
        </w:rPr>
        <w:t xml:space="preserve"> while the sample is the total number of samples in that part of the tree</w:t>
      </w:r>
      <w:r w:rsidR="00595F43">
        <w:rPr>
          <w:rFonts w:cs="Times New Roman"/>
          <w:szCs w:val="24"/>
        </w:rPr>
        <w:t xml:space="preserve">. </w:t>
      </w:r>
      <w:ins w:id="356" w:author="Michael Decker" w:date="2020-04-01T18:02:00Z">
        <w:r w:rsidR="00371E39">
          <w:rPr>
            <w:rFonts w:cs="Times New Roman"/>
            <w:szCs w:val="24"/>
          </w:rPr>
          <w:t>T</w:t>
        </w:r>
      </w:ins>
      <w:del w:id="357" w:author="Michael Decker" w:date="2020-04-01T18:02:00Z">
        <w:r w:rsidR="009705BD" w:rsidDel="00371E39">
          <w:rPr>
            <w:rFonts w:cs="Times New Roman"/>
            <w:szCs w:val="24"/>
          </w:rPr>
          <w:delText>Finally</w:delText>
        </w:r>
        <w:r w:rsidR="00E85596" w:rsidDel="00371E39">
          <w:rPr>
            <w:rFonts w:cs="Times New Roman"/>
            <w:szCs w:val="24"/>
          </w:rPr>
          <w:delText>,</w:delText>
        </w:r>
        <w:r w:rsidR="009705BD" w:rsidDel="00371E39">
          <w:rPr>
            <w:rFonts w:cs="Times New Roman"/>
            <w:szCs w:val="24"/>
          </w:rPr>
          <w:delText xml:space="preserve"> t</w:delText>
        </w:r>
      </w:del>
      <w:r w:rsidR="009705BD">
        <w:rPr>
          <w:rFonts w:cs="Times New Roman"/>
          <w:szCs w:val="24"/>
        </w:rPr>
        <w:t>he GINI</w:t>
      </w:r>
      <w:r w:rsidR="00962E78">
        <w:rPr>
          <w:rFonts w:cs="Times New Roman"/>
          <w:szCs w:val="24"/>
        </w:rPr>
        <w:t>, a measure of statistical dispersion,</w:t>
      </w:r>
      <w:r w:rsidR="009705BD">
        <w:rPr>
          <w:rFonts w:cs="Times New Roman"/>
          <w:szCs w:val="24"/>
        </w:rPr>
        <w:t xml:space="preserve"> is the value that shows how effective a </w:t>
      </w:r>
      <w:commentRangeStart w:id="358"/>
      <w:r w:rsidR="009705BD">
        <w:rPr>
          <w:rFonts w:cs="Times New Roman"/>
          <w:szCs w:val="24"/>
        </w:rPr>
        <w:t>decision tree</w:t>
      </w:r>
      <w:commentRangeEnd w:id="358"/>
      <w:r w:rsidR="00371E39">
        <w:rPr>
          <w:rStyle w:val="CommentReference"/>
        </w:rPr>
        <w:commentReference w:id="358"/>
      </w:r>
      <w:r w:rsidR="009705BD">
        <w:rPr>
          <w:rFonts w:cs="Times New Roman"/>
          <w:szCs w:val="24"/>
        </w:rPr>
        <w:t xml:space="preserve">, the farther down a </w:t>
      </w:r>
      <w:r w:rsidR="009705BD">
        <w:rPr>
          <w:rFonts w:cs="Times New Roman"/>
          <w:szCs w:val="24"/>
        </w:rPr>
        <w:lastRenderedPageBreak/>
        <w:t>decision tree you go the lower the GINI will generally become with leaf nodes always having a GINI of 0.</w:t>
      </w:r>
      <w:ins w:id="359" w:author="Michael Decker" w:date="2020-04-01T18:03:00Z">
        <w:r w:rsidR="000F498F">
          <w:rPr>
            <w:rFonts w:cs="Times New Roman"/>
            <w:szCs w:val="24"/>
          </w:rPr>
          <w:t xml:space="preserve">  At the top (except in leaves), is the Boolean decision for the decision node.</w:t>
        </w:r>
      </w:ins>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22663683" w:rsidR="003A2818" w:rsidRPr="00AA6716" w:rsidRDefault="003A2818" w:rsidP="003A2818">
      <w:pPr>
        <w:pStyle w:val="Caption"/>
        <w:jc w:val="center"/>
        <w:rPr>
          <w:rFonts w:cs="Times New Roman"/>
          <w:sz w:val="24"/>
          <w:szCs w:val="24"/>
        </w:rPr>
      </w:pPr>
      <w:bookmarkStart w:id="36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360"/>
      <w:r w:rsidR="00AA6716" w:rsidRPr="00AA6716">
        <w:rPr>
          <w:noProof/>
          <w:sz w:val="24"/>
          <w:szCs w:val="24"/>
        </w:rPr>
        <w:t>.</w:t>
      </w:r>
      <w:r w:rsidRPr="00AA6716">
        <w:rPr>
          <w:sz w:val="24"/>
          <w:szCs w:val="24"/>
        </w:rPr>
        <w:t xml:space="preserve"> </w:t>
      </w:r>
      <w:r w:rsidR="00AA6716" w:rsidRPr="00AA6716">
        <w:rPr>
          <w:smallCaps/>
          <w:sz w:val="24"/>
          <w:szCs w:val="24"/>
        </w:rPr>
        <w:t>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w:t>
      </w:r>
      <w:ins w:id="361" w:author="Michael Decker" w:date="2020-04-01T18:04:00Z">
        <w:r w:rsidR="005610B6">
          <w:rPr>
            <w:smallCaps/>
            <w:sz w:val="24"/>
            <w:szCs w:val="24"/>
          </w:rPr>
          <w:t xml:space="preserve">  The top (on non-leafs) is the decision itself.</w:t>
        </w:r>
      </w:ins>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362" w:name="_Ref34310606"/>
    </w:p>
    <w:bookmarkEnd w:id="362"/>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363"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363"/>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to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364"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364"/>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833D6F" w:rsidR="00903314" w:rsidRPr="00AA6716" w:rsidRDefault="00903314" w:rsidP="00903314">
      <w:pPr>
        <w:pStyle w:val="Caption"/>
        <w:keepNext/>
        <w:jc w:val="center"/>
        <w:rPr>
          <w:sz w:val="24"/>
          <w:szCs w:val="24"/>
        </w:rPr>
      </w:pPr>
      <w:bookmarkStart w:id="365" w:name="_Ref34324168"/>
      <w:bookmarkStart w:id="366"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52DB5">
        <w:rPr>
          <w:noProof/>
          <w:sz w:val="24"/>
          <w:szCs w:val="24"/>
        </w:rPr>
        <w:t>11</w:t>
      </w:r>
      <w:r w:rsidR="0030602A" w:rsidRPr="00AA6716">
        <w:rPr>
          <w:noProof/>
          <w:sz w:val="24"/>
          <w:szCs w:val="24"/>
        </w:rPr>
        <w:fldChar w:fldCharType="end"/>
      </w:r>
      <w:bookmarkEnd w:id="365"/>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366"/>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367" w:name="_Ref34251039"/>
    </w:p>
    <w:bookmarkEnd w:id="367"/>
    <w:p w14:paraId="38EB8C60" w14:textId="77777777" w:rsidR="004E5433" w:rsidRPr="00B216D8" w:rsidRDefault="004E5433" w:rsidP="00904867">
      <w:pPr>
        <w:pStyle w:val="ChapterTitle"/>
      </w:pPr>
      <w:r>
        <w:t>Results</w:t>
      </w:r>
    </w:p>
    <w:p w14:paraId="70CA738E" w14:textId="4C08E79B"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368" w:name="_Ref33646320"/>
      <w:bookmarkStart w:id="369"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368"/>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the samples show the number of samples which are in a node. The gini is the numerical representation of the importance of the gini, the lower the score, the more important the value is.</w:t>
      </w:r>
      <w:bookmarkEnd w:id="369"/>
    </w:p>
    <w:p w14:paraId="3F44932E" w14:textId="402CA018" w:rsidR="00797159" w:rsidRDefault="004E5433" w:rsidP="003859E8">
      <w:pPr>
        <w:ind w:firstLine="0"/>
        <w:rPr>
          <w:rFonts w:cs="Times New Roman"/>
          <w:szCs w:val="24"/>
        </w:rPr>
        <w:sectPr w:rsidR="00797159" w:rsidSect="003859E8">
          <w:pgSz w:w="15840" w:h="12240" w:orient="landscape"/>
          <w:pgMar w:top="1440" w:right="1440" w:bottom="1440" w:left="1440" w:header="720" w:footer="720" w:gutter="0"/>
          <w:cols w:space="720"/>
          <w:docGrid w:linePitch="360"/>
        </w:sect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w:t>
      </w:r>
      <w:r w:rsidR="002E5B0C">
        <w:rPr>
          <w:rFonts w:cs="Times New Roman"/>
          <w:szCs w:val="24"/>
        </w:rPr>
        <w:fldChar w:fldCharType="begin"/>
      </w:r>
      <w:r w:rsidR="002E5B0C">
        <w:rPr>
          <w:rFonts w:cs="Times New Roman"/>
          <w:szCs w:val="24"/>
        </w:rPr>
        <w:instrText xml:space="preserve"> REF _Ref33646702 \h </w:instrText>
      </w:r>
      <w:r w:rsidR="002E5B0C">
        <w:rPr>
          <w:rFonts w:cs="Times New Roman"/>
          <w:szCs w:val="24"/>
        </w:rPr>
      </w:r>
      <w:r w:rsidR="002E5B0C">
        <w:rPr>
          <w:rFonts w:cs="Times New Roman"/>
          <w:szCs w:val="24"/>
        </w:rPr>
        <w:fldChar w:fldCharType="separate"/>
      </w:r>
      <w:r w:rsidR="002E5B0C" w:rsidRPr="002248ED">
        <w:rPr>
          <w:rFonts w:cs="Times New Roman"/>
          <w:szCs w:val="24"/>
        </w:rPr>
        <w:t xml:space="preserve">Table </w:t>
      </w:r>
      <w:r w:rsidR="002E5B0C">
        <w:rPr>
          <w:rFonts w:cs="Times New Roman"/>
          <w:noProof/>
          <w:szCs w:val="24"/>
        </w:rPr>
        <w:t>12</w:t>
      </w:r>
      <w:r w:rsidR="002E5B0C">
        <w:rPr>
          <w:rFonts w:cs="Times New Roman"/>
          <w:szCs w:val="24"/>
        </w:rPr>
        <w:fldChar w:fldCharType="end"/>
      </w:r>
      <w:r w:rsidR="002E5B0C">
        <w:rPr>
          <w:rFonts w:cs="Times New Roman"/>
          <w:szCs w:val="24"/>
        </w:rPr>
        <w:t>.</w:t>
      </w:r>
    </w:p>
    <w:p w14:paraId="294C35FA" w14:textId="0D137A39" w:rsidR="002C6D7F" w:rsidRPr="002248ED" w:rsidRDefault="002C6D7F" w:rsidP="002E5B0C">
      <w:pPr>
        <w:ind w:firstLine="0"/>
        <w:rPr>
          <w:rFonts w:cs="Times New Roman"/>
          <w:szCs w:val="24"/>
        </w:rPr>
      </w:pPr>
    </w:p>
    <w:p w14:paraId="41AA5540" w14:textId="4023D0E8" w:rsidR="009C48F3" w:rsidRPr="002248ED" w:rsidRDefault="009C48F3" w:rsidP="00AE132E">
      <w:pPr>
        <w:pStyle w:val="Caption"/>
        <w:keepNext/>
        <w:jc w:val="center"/>
        <w:rPr>
          <w:rFonts w:cs="Times New Roman"/>
          <w:sz w:val="24"/>
          <w:szCs w:val="24"/>
        </w:rPr>
      </w:pPr>
      <w:bookmarkStart w:id="370" w:name="_Ref33646702"/>
      <w:bookmarkStart w:id="371"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2</w:t>
      </w:r>
      <w:r w:rsidR="00AB11E8" w:rsidRPr="002248ED">
        <w:rPr>
          <w:rFonts w:cs="Times New Roman"/>
          <w:noProof/>
          <w:sz w:val="24"/>
          <w:szCs w:val="24"/>
        </w:rPr>
        <w:fldChar w:fldCharType="end"/>
      </w:r>
      <w:bookmarkEnd w:id="370"/>
      <w:r w:rsidR="00E36493">
        <w:rPr>
          <w:rFonts w:cs="Times New Roman"/>
          <w:noProof/>
          <w:sz w:val="24"/>
          <w:szCs w:val="24"/>
        </w:rPr>
        <w:t>.</w:t>
      </w:r>
      <w:r w:rsidRPr="002248ED">
        <w:rPr>
          <w:rFonts w:cs="Times New Roman"/>
          <w:sz w:val="24"/>
          <w:szCs w:val="24"/>
        </w:rPr>
        <w:t xml:space="preserve"> </w:t>
      </w:r>
      <w:bookmarkEnd w:id="371"/>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2E5B0C">
            <w:pPr>
              <w:ind w:firstLine="0"/>
              <w:jc w:val="cente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2E5B0C">
            <w:pPr>
              <w:ind w:firstLine="0"/>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2E5B0C">
            <w:pPr>
              <w:ind w:firstLine="0"/>
              <w:jc w:val="cente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2E5B0C">
            <w:pPr>
              <w:ind w:firstLine="0"/>
              <w:jc w:val="cente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2E5B0C">
            <w:pPr>
              <w:ind w:firstLine="0"/>
              <w:jc w:val="cente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2E5B0C">
            <w:pPr>
              <w:ind w:firstLine="0"/>
              <w:jc w:val="cente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2E5B0C">
            <w:pPr>
              <w:ind w:firstLine="0"/>
              <w:jc w:val="cente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2E5B0C">
            <w:pPr>
              <w:ind w:firstLine="0"/>
              <w:jc w:val="cente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2E5B0C">
            <w:pPr>
              <w:ind w:firstLine="0"/>
              <w:jc w:val="center"/>
              <w:rPr>
                <w:rFonts w:cs="Times New Roman"/>
                <w:b/>
                <w:bCs/>
                <w:szCs w:val="24"/>
              </w:rPr>
            </w:pPr>
            <w:r w:rsidRPr="002248ED">
              <w:rPr>
                <w:rFonts w:cs="Times New Roman"/>
                <w:b/>
                <w:bCs/>
                <w:szCs w:val="24"/>
              </w:rPr>
              <w:t>i</w:t>
            </w:r>
          </w:p>
        </w:tc>
        <w:tc>
          <w:tcPr>
            <w:tcW w:w="1295" w:type="dxa"/>
          </w:tcPr>
          <w:p w14:paraId="0144F806" w14:textId="6564B168" w:rsidR="005A459A" w:rsidRPr="002248ED" w:rsidRDefault="005A459A" w:rsidP="002E5B0C">
            <w:pPr>
              <w:ind w:firstLine="0"/>
              <w:jc w:val="cente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2E5B0C">
            <w:pPr>
              <w:ind w:firstLine="0"/>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2E5B0C">
            <w:pPr>
              <w:ind w:firstLine="0"/>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2E5B0C">
            <w:pPr>
              <w:ind w:firstLine="0"/>
              <w:rPr>
                <w:rFonts w:cs="Times New Roman"/>
                <w:szCs w:val="24"/>
              </w:rPr>
            </w:pPr>
            <w:r w:rsidRPr="002248ED">
              <w:rPr>
                <w:rFonts w:cs="Times New Roman"/>
                <w:szCs w:val="24"/>
              </w:rPr>
              <w:t>0</w:t>
            </w:r>
          </w:p>
        </w:tc>
        <w:tc>
          <w:tcPr>
            <w:tcW w:w="936" w:type="dxa"/>
          </w:tcPr>
          <w:p w14:paraId="44A29C55" w14:textId="79FA6E3F" w:rsidR="005A459A" w:rsidRPr="002248ED" w:rsidRDefault="00524C09" w:rsidP="002E5B0C">
            <w:pPr>
              <w:ind w:firstLine="0"/>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2E5B0C">
            <w:pPr>
              <w:ind w:firstLine="0"/>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2E5B0C">
            <w:pPr>
              <w:ind w:firstLine="0"/>
              <w:jc w:val="cente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2E5B0C">
            <w:pPr>
              <w:ind w:firstLine="0"/>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2E5B0C">
            <w:pPr>
              <w:ind w:firstLine="0"/>
              <w:jc w:val="cente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2E5B0C">
            <w:pPr>
              <w:ind w:firstLine="0"/>
              <w:jc w:val="cente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2E5B0C">
            <w:pPr>
              <w:ind w:firstLine="0"/>
              <w:jc w:val="cente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2E5B0C">
            <w:pPr>
              <w:ind w:firstLine="0"/>
              <w:jc w:val="cente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2E5B0C">
            <w:pPr>
              <w:ind w:firstLine="0"/>
              <w:jc w:val="cente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2E5B0C">
            <w:pPr>
              <w:ind w:firstLine="0"/>
              <w:jc w:val="cente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2E5B0C">
            <w:pPr>
              <w:ind w:firstLine="0"/>
              <w:jc w:val="cente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2E5B0C">
            <w:pPr>
              <w:ind w:firstLine="0"/>
              <w:jc w:val="cente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2E5B0C">
            <w:pPr>
              <w:ind w:firstLine="0"/>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2E5B0C">
            <w:pPr>
              <w:ind w:firstLine="0"/>
              <w:rPr>
                <w:rFonts w:cs="Times New Roman"/>
                <w:szCs w:val="24"/>
              </w:rPr>
            </w:pPr>
            <w:r w:rsidRPr="002248ED">
              <w:rPr>
                <w:rFonts w:cs="Times New Roman"/>
                <w:szCs w:val="24"/>
              </w:rPr>
              <w:t>0</w:t>
            </w:r>
          </w:p>
        </w:tc>
        <w:tc>
          <w:tcPr>
            <w:tcW w:w="936" w:type="dxa"/>
          </w:tcPr>
          <w:p w14:paraId="157645BC" w14:textId="58DD164B"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2E5B0C">
            <w:pPr>
              <w:ind w:firstLine="0"/>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2E5B0C">
            <w:pPr>
              <w:ind w:firstLine="0"/>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2E5B0C">
            <w:pPr>
              <w:ind w:firstLine="0"/>
              <w:jc w:val="cente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2E5B0C">
            <w:pPr>
              <w:ind w:firstLine="0"/>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2E5B0C">
            <w:pPr>
              <w:ind w:firstLine="0"/>
              <w:jc w:val="cente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2E5B0C">
            <w:pPr>
              <w:ind w:firstLine="0"/>
              <w:jc w:val="cente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2E5B0C">
            <w:pPr>
              <w:ind w:firstLine="0"/>
              <w:jc w:val="cente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2E5B0C">
            <w:pPr>
              <w:ind w:firstLine="0"/>
              <w:jc w:val="cente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2E5B0C">
            <w:pPr>
              <w:ind w:firstLine="0"/>
              <w:jc w:val="cente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2E5B0C">
            <w:pPr>
              <w:ind w:firstLine="0"/>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2E5B0C">
            <w:pPr>
              <w:ind w:firstLine="0"/>
              <w:rPr>
                <w:rFonts w:cs="Times New Roman"/>
                <w:szCs w:val="24"/>
              </w:rPr>
            </w:pPr>
            <w:r w:rsidRPr="002248ED">
              <w:rPr>
                <w:rFonts w:cs="Times New Roman"/>
                <w:szCs w:val="24"/>
              </w:rPr>
              <w:t>0</w:t>
            </w:r>
          </w:p>
        </w:tc>
        <w:tc>
          <w:tcPr>
            <w:tcW w:w="935" w:type="dxa"/>
          </w:tcPr>
          <w:p w14:paraId="3542C077" w14:textId="3C79AB03" w:rsidR="005A459A" w:rsidRPr="002248ED" w:rsidRDefault="00582B25" w:rsidP="002E5B0C">
            <w:pPr>
              <w:ind w:firstLine="0"/>
              <w:rPr>
                <w:rFonts w:cs="Times New Roman"/>
                <w:szCs w:val="24"/>
              </w:rPr>
            </w:pPr>
            <w:r w:rsidRPr="002248ED">
              <w:rPr>
                <w:rFonts w:cs="Times New Roman"/>
                <w:szCs w:val="24"/>
              </w:rPr>
              <w:t>0</w:t>
            </w:r>
          </w:p>
        </w:tc>
        <w:tc>
          <w:tcPr>
            <w:tcW w:w="936" w:type="dxa"/>
          </w:tcPr>
          <w:p w14:paraId="5CDE72E4" w14:textId="22A26856"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2E5B0C">
            <w:pPr>
              <w:ind w:firstLine="0"/>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2E5B0C">
            <w:pPr>
              <w:ind w:firstLine="0"/>
              <w:jc w:val="cente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2E5B0C">
            <w:pPr>
              <w:ind w:firstLine="0"/>
              <w:jc w:val="cente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2E5B0C">
            <w:pPr>
              <w:ind w:firstLine="0"/>
              <w:jc w:val="cente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2E5B0C">
            <w:pPr>
              <w:ind w:firstLine="0"/>
              <w:jc w:val="cente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058A7CD2" w14:textId="2B115E8A"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2CE33B84" w14:textId="0F9A3C8B"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2E5B0C">
            <w:pPr>
              <w:ind w:firstLine="0"/>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2E5B0C">
            <w:pPr>
              <w:ind w:firstLine="0"/>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2E5B0C">
            <w:pPr>
              <w:ind w:firstLine="0"/>
              <w:jc w:val="cente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2E5B0C">
            <w:pPr>
              <w:ind w:firstLine="0"/>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2E5B0C">
            <w:pPr>
              <w:ind w:firstLine="0"/>
              <w:jc w:val="cente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2E5B0C">
            <w:pPr>
              <w:ind w:firstLine="0"/>
              <w:jc w:val="cente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2E5B0C">
            <w:pPr>
              <w:ind w:firstLine="0"/>
              <w:jc w:val="cente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2E5B0C">
            <w:pPr>
              <w:ind w:firstLine="0"/>
              <w:jc w:val="cente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2E5B0C">
            <w:pPr>
              <w:ind w:firstLine="0"/>
              <w:jc w:val="center"/>
              <w:rPr>
                <w:rFonts w:cs="Times New Roman"/>
                <w:b/>
                <w:bCs/>
                <w:szCs w:val="24"/>
              </w:rPr>
            </w:pPr>
            <w:r w:rsidRPr="002248ED">
              <w:rPr>
                <w:rFonts w:cs="Times New Roman"/>
                <w:b/>
                <w:bCs/>
                <w:szCs w:val="24"/>
              </w:rPr>
              <w:t>unk</w:t>
            </w:r>
          </w:p>
        </w:tc>
        <w:tc>
          <w:tcPr>
            <w:tcW w:w="1295" w:type="dxa"/>
          </w:tcPr>
          <w:p w14:paraId="3DC605B7" w14:textId="77777777" w:rsidR="00524C09" w:rsidRPr="002248ED" w:rsidRDefault="00524C09" w:rsidP="002E5B0C">
            <w:pPr>
              <w:jc w:val="center"/>
              <w:rPr>
                <w:rFonts w:cs="Times New Roman"/>
                <w:szCs w:val="24"/>
              </w:rPr>
            </w:pPr>
          </w:p>
        </w:tc>
        <w:tc>
          <w:tcPr>
            <w:tcW w:w="1295" w:type="dxa"/>
          </w:tcPr>
          <w:p w14:paraId="70D60988" w14:textId="77777777" w:rsidR="00524C09" w:rsidRPr="002248ED" w:rsidRDefault="00524C09" w:rsidP="002E5B0C">
            <w:pPr>
              <w:jc w:val="center"/>
              <w:rPr>
                <w:rFonts w:cs="Times New Roman"/>
                <w:szCs w:val="24"/>
              </w:rPr>
            </w:pPr>
          </w:p>
        </w:tc>
        <w:tc>
          <w:tcPr>
            <w:tcW w:w="1295" w:type="dxa"/>
          </w:tcPr>
          <w:p w14:paraId="5E388E41" w14:textId="77777777" w:rsidR="00524C09" w:rsidRPr="002248ED" w:rsidRDefault="00524C09" w:rsidP="002E5B0C">
            <w:pPr>
              <w:jc w:val="cente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2E5B0C">
            <w:pPr>
              <w:ind w:firstLine="0"/>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201BC2F1" w14:textId="6B3186C8"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64124F38" w14:textId="660C9BFE"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250 lines of true comments and 250 lines of </w:t>
      </w:r>
      <w:r w:rsidR="00AF19A8">
        <w:rPr>
          <w:rFonts w:cs="Times New Roman"/>
          <w:szCs w:val="24"/>
        </w:rPr>
        <w:t>commented-out code</w:t>
      </w:r>
      <w:r w:rsidRPr="002248ED">
        <w:rPr>
          <w:rFonts w:cs="Times New Roman"/>
          <w:szCs w:val="24"/>
        </w:rPr>
        <w:t xml:space="preserv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2F9A74E1"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r w:rsidR="005B4A69" w:rsidRPr="00AA6716">
        <w:rPr>
          <w:szCs w:val="24"/>
        </w:rPr>
        <w:t xml:space="preserve">TABLE </w:t>
      </w:r>
      <w:r w:rsidR="005B4A69">
        <w:rPr>
          <w:noProof/>
          <w:szCs w:val="24"/>
        </w:rPr>
        <w:t>11</w:t>
      </w:r>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372" w:name="_Ref35357782"/>
      <w:bookmarkStart w:id="373" w:name="_Ref32772875"/>
      <w:bookmarkStart w:id="374"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372"/>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373"/>
      <w:bookmarkEnd w:id="37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6ADA4511" w14:textId="716ED5D6" w:rsidR="00771447" w:rsidRDefault="00771447">
      <w:pPr>
        <w:rPr>
          <w:rFonts w:cs="Times New Roman"/>
          <w:szCs w:val="24"/>
        </w:rPr>
      </w:pPr>
      <w:r>
        <w:rPr>
          <w:rFonts w:cs="Times New Roman"/>
          <w:szCs w:val="24"/>
        </w:rPr>
        <w:lastRenderedPageBreak/>
        <w:t xml:space="preserve">After verifying that our tool works, the next step was to do a full analysis on a full set of 50 new projects.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37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375"/>
      <w:r w:rsidRPr="00740BB2">
        <w:rPr>
          <w:sz w:val="24"/>
          <w:szCs w:val="24"/>
        </w:rPr>
        <w:t xml:space="preserve">. </w:t>
      </w:r>
      <w:bookmarkStart w:id="376"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37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The percentage of commented out code is based off the adjusted count of lines of commented-out code as part of the lines of comments. The lines of code represents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p>
    <w:p w14:paraId="56D4979D" w14:textId="3BC9AF5A" w:rsidR="00052DB5" w:rsidRPr="00740BB2" w:rsidRDefault="00052DB5" w:rsidP="00740BB2">
      <w:pPr>
        <w:pStyle w:val="Caption"/>
        <w:keepNext/>
        <w:jc w:val="center"/>
        <w:rPr>
          <w:sz w:val="24"/>
          <w:szCs w:val="24"/>
        </w:rPr>
      </w:pPr>
      <w:bookmarkStart w:id="377"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377"/>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364"/>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78" w:name="_Ref32599906"/>
    </w:p>
    <w:bookmarkEnd w:id="378"/>
    <w:p w14:paraId="2107695A" w14:textId="77777777" w:rsidR="004E5433" w:rsidRPr="00B216D8" w:rsidRDefault="004E5433" w:rsidP="00904867">
      <w:pPr>
        <w:pStyle w:val="ChapterTitle"/>
      </w:pPr>
      <w:r>
        <w:t>Threats to Validity</w:t>
      </w:r>
    </w:p>
    <w:p w14:paraId="5246B550" w14:textId="57B51195"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 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379" w:name="_Ref33017647"/>
      <w:r w:rsidRPr="002248ED">
        <w:t>External Validity</w:t>
      </w:r>
      <w:bookmarkEnd w:id="379"/>
    </w:p>
    <w:p w14:paraId="346153AC" w14:textId="7484DABC" w:rsidR="004E5433" w:rsidRPr="002248ED" w:rsidRDefault="004E5433" w:rsidP="007E0745">
      <w:pPr>
        <w:rPr>
          <w:rFonts w:cs="Times New Roman"/>
          <w:szCs w:val="24"/>
        </w:rPr>
      </w:pPr>
      <w:r w:rsidRPr="002248ED">
        <w:rPr>
          <w:rFonts w:cs="Times New Roman"/>
          <w:szCs w:val="24"/>
        </w:rPr>
        <w:t>The problem 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380" w:name="_Ref33018411"/>
      <w:r w:rsidRPr="002248ED">
        <w:t>Internal Validity</w:t>
      </w:r>
      <w:bookmarkEnd w:id="380"/>
    </w:p>
    <w:p w14:paraId="71338248" w14:textId="4D905E3A" w:rsidR="00351DA7" w:rsidRPr="002248ED" w:rsidRDefault="004E5433" w:rsidP="004E5433">
      <w:pPr>
        <w:rPr>
          <w:rFonts w:cs="Times New Roman"/>
          <w:szCs w:val="24"/>
        </w:rPr>
      </w:pPr>
      <w:r w:rsidRPr="002248ED">
        <w:rPr>
          <w:rFonts w:cs="Times New Roman"/>
          <w:szCs w:val="24"/>
        </w:rPr>
        <w:tab/>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lastRenderedPageBreak/>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81" w:name="_Ref33719271"/>
    </w:p>
    <w:bookmarkEnd w:id="381"/>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382" w:name="_Ref33719289"/>
    </w:p>
    <w:bookmarkEnd w:id="382"/>
    <w:p w14:paraId="76CAE88D" w14:textId="77777777" w:rsidR="004E5433" w:rsidRPr="00347B64" w:rsidRDefault="004E5433" w:rsidP="00F357C5">
      <w:pPr>
        <w:pStyle w:val="ChapterTitle"/>
      </w:pPr>
      <w:r>
        <w:t>Conclusion</w:t>
      </w:r>
    </w:p>
    <w:p w14:paraId="500546AC" w14:textId="0571F87D" w:rsidR="00CB706B" w:rsidRDefault="007847E1" w:rsidP="004E5433">
      <w:pPr>
        <w:rPr>
          <w:rFonts w:cs="Times New Roman"/>
          <w:szCs w:val="24"/>
        </w:rPr>
      </w:pPr>
      <w:r>
        <w:rPr>
          <w:rFonts w:cs="Times New Roman"/>
          <w:szCs w:val="24"/>
        </w:rPr>
        <w:t xml:space="preserve">The results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r w:rsidR="0086336B">
        <w:rPr>
          <w:rFonts w:cs="Times New Roman"/>
          <w:szCs w:val="24"/>
        </w:rPr>
        <w:t xml:space="preserve">T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5A403B7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 xml:space="preserve">new information on the prevalence of commented-out code. In addition to this we now have a fully functioning program </w:t>
      </w:r>
      <w:r w:rsidR="00740BB2">
        <w:rPr>
          <w:rFonts w:cs="Times New Roman"/>
          <w:szCs w:val="24"/>
        </w:rPr>
        <w:t>which is capable of translating XML files to the datasets that we use for our decision tree. From there we are able to determine the prevalence of commented-out code which allows to label each line and determine the exact location of the lines of commented out code.</w:t>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Michael Decker" w:date="2020-04-01T13:48:00Z" w:initials="MD">
    <w:p w14:paraId="6589EF6C" w14:textId="2E4860C3" w:rsidR="003C2115" w:rsidRDefault="003C2115">
      <w:pPr>
        <w:pStyle w:val="CommentText"/>
      </w:pPr>
      <w:r>
        <w:rPr>
          <w:rStyle w:val="CommentReference"/>
        </w:rPr>
        <w:annotationRef/>
      </w:r>
      <w:r>
        <w:t>How do we know this.  Is it because of many recent cases, if so state that.  This needs justified</w:t>
      </w:r>
    </w:p>
  </w:comment>
  <w:comment w:id="73"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88" w:author="Michael Decker" w:date="2020-04-01T14:58:00Z" w:initials="MD">
    <w:p w14:paraId="508BBF12" w14:textId="1F8133B8" w:rsidR="00FE56D4" w:rsidRDefault="00FE56D4">
      <w:pPr>
        <w:pStyle w:val="CommentText"/>
      </w:pPr>
      <w:r>
        <w:rPr>
          <w:rStyle w:val="CommentReference"/>
        </w:rPr>
        <w:annotationRef/>
      </w:r>
      <w:r>
        <w:t>I still have no idea what you are saying here.  It is unclear what your taxonomy provides that this does not.</w:t>
      </w:r>
    </w:p>
  </w:comment>
  <w:comment w:id="90" w:author="Michael Decker" w:date="2020-04-01T15:00:00Z" w:initials="MD">
    <w:p w14:paraId="34942D7E" w14:textId="7734D537" w:rsidR="00C602EA" w:rsidRDefault="00C602EA">
      <w:pPr>
        <w:pStyle w:val="CommentText"/>
      </w:pPr>
      <w:r>
        <w:rPr>
          <w:rStyle w:val="CommentReference"/>
        </w:rPr>
        <w:annotationRef/>
      </w:r>
      <w:r>
        <w:t>Do we go in more depth on what is or is not comented out code, better definition?</w:t>
      </w:r>
    </w:p>
  </w:comment>
  <w:comment w:id="102" w:author="Michael Decker" w:date="2020-03-23T18:34:00Z" w:initials="MD">
    <w:p w14:paraId="51E1CE49" w14:textId="31C33FBA" w:rsidR="00684C19" w:rsidRDefault="00684C19">
      <w:pPr>
        <w:pStyle w:val="CommentText"/>
      </w:pPr>
      <w:r>
        <w:rPr>
          <w:rStyle w:val="CommentReference"/>
        </w:rPr>
        <w:annotationRef/>
      </w:r>
      <w:r>
        <w:t>Nahla, Moreno, and Hill’s work needs to be in this section.</w:t>
      </w:r>
    </w:p>
  </w:comment>
  <w:comment w:id="115" w:author="Michael Decker" w:date="2020-04-01T15:10:00Z" w:initials="MD">
    <w:p w14:paraId="5542FF88" w14:textId="48123693" w:rsidR="00130E57" w:rsidRDefault="00130E57">
      <w:pPr>
        <w:pStyle w:val="CommentText"/>
      </w:pPr>
      <w:r>
        <w:rPr>
          <w:rStyle w:val="CommentReference"/>
        </w:rPr>
        <w:annotationRef/>
      </w:r>
      <w:r>
        <w:t>???</w:t>
      </w:r>
    </w:p>
  </w:comment>
  <w:comment w:id="140" w:author="Michael Decker" w:date="2020-04-01T15:48:00Z" w:initials="MD">
    <w:p w14:paraId="5CF4E679" w14:textId="63E9D07C" w:rsidR="003B1742" w:rsidRDefault="003B1742">
      <w:pPr>
        <w:pStyle w:val="CommentText"/>
      </w:pPr>
      <w:r>
        <w:rPr>
          <w:rStyle w:val="CommentReference"/>
        </w:rPr>
        <w:annotationRef/>
      </w:r>
      <w:r>
        <w:t>????</w:t>
      </w:r>
    </w:p>
  </w:comment>
  <w:comment w:id="144" w:author="Michael Decker" w:date="2020-04-01T15:52:00Z" w:initials="MD">
    <w:p w14:paraId="43CC0D3D" w14:textId="096076F0" w:rsidR="00967444" w:rsidRDefault="00967444">
      <w:pPr>
        <w:pStyle w:val="CommentText"/>
      </w:pPr>
      <w:r>
        <w:rPr>
          <w:rStyle w:val="CommentReference"/>
        </w:rPr>
        <w:annotationRef/>
      </w:r>
      <w:r>
        <w:t>I am assuming they did not consider commented out code?  Say that, also we can computer a more accurate density. score</w:t>
      </w:r>
    </w:p>
  </w:comment>
  <w:comment w:id="147" w:author="Michael Decker" w:date="2020-04-01T15:27:00Z" w:initials="MD">
    <w:p w14:paraId="4754413C" w14:textId="77777777" w:rsidR="008E0747" w:rsidRDefault="008E0747" w:rsidP="008E0747">
      <w:pPr>
        <w:pStyle w:val="CommentText"/>
      </w:pPr>
      <w:r>
        <w:rPr>
          <w:rStyle w:val="CommentReference"/>
        </w:rPr>
        <w:annotationRef/>
      </w:r>
      <w:r>
        <w:t>????</w:t>
      </w:r>
    </w:p>
  </w:comment>
  <w:comment w:id="150" w:author="Michael Decker" w:date="2020-04-01T15:56:00Z" w:initials="MD">
    <w:p w14:paraId="7DEB3F28" w14:textId="4231A069" w:rsidR="00AD66F6" w:rsidRDefault="00AD66F6">
      <w:pPr>
        <w:pStyle w:val="CommentText"/>
      </w:pPr>
      <w:r>
        <w:rPr>
          <w:rStyle w:val="CommentReference"/>
        </w:rPr>
        <w:annotationRef/>
      </w:r>
      <w:r>
        <w:t>Need broken up or punctuation added</w:t>
      </w:r>
    </w:p>
  </w:comment>
  <w:comment w:id="168" w:author="Michael Decker" w:date="2020-04-01T16:02:00Z" w:initials="MD">
    <w:p w14:paraId="5D269394" w14:textId="33A32257" w:rsidR="00392692" w:rsidRDefault="00392692">
      <w:pPr>
        <w:pStyle w:val="CommentText"/>
      </w:pPr>
      <w:r>
        <w:rPr>
          <w:rStyle w:val="CommentReference"/>
        </w:rPr>
        <w:annotationRef/>
      </w:r>
      <w:r>
        <w:t>Finish</w:t>
      </w:r>
    </w:p>
  </w:comment>
  <w:comment w:id="174" w:author="Michael Decker" w:date="2020-04-01T16:06:00Z" w:initials="MD">
    <w:p w14:paraId="73F93022" w14:textId="193376CC" w:rsidR="00E74655" w:rsidRDefault="00E74655">
      <w:pPr>
        <w:pStyle w:val="CommentText"/>
      </w:pPr>
      <w:r>
        <w:rPr>
          <w:rStyle w:val="CommentReference"/>
        </w:rPr>
        <w:annotationRef/>
      </w:r>
      <w:r>
        <w:t>Copy text from later parts to fill in blank spaces.  Pages shoul</w:t>
      </w:r>
      <w:r w:rsidR="004609FE">
        <w:t>d b</w:t>
      </w:r>
      <w:r>
        <w:t>e full except last page of chapter</w:t>
      </w:r>
      <w:r w:rsidR="004609FE">
        <w:t xml:space="preserve"> and the ones with tables</w:t>
      </w:r>
    </w:p>
  </w:comment>
  <w:comment w:id="195" w:author="Michael Decker" w:date="2020-04-01T16:28:00Z" w:initials="MD">
    <w:p w14:paraId="165CAB33" w14:textId="75416841" w:rsidR="00E258EF" w:rsidRDefault="00E258EF">
      <w:pPr>
        <w:pStyle w:val="CommentText"/>
      </w:pPr>
      <w:r>
        <w:rPr>
          <w:rStyle w:val="CommentReference"/>
        </w:rPr>
        <w:annotationRef/>
      </w:r>
      <w:r>
        <w:t>Explain the comment I added to the example</w:t>
      </w:r>
    </w:p>
  </w:comment>
  <w:comment w:id="223" w:author="Michael Decker" w:date="2020-04-01T17:00:00Z" w:initials="MD">
    <w:p w14:paraId="404985CB" w14:textId="7F314797" w:rsidR="0079307F" w:rsidRDefault="0079307F">
      <w:pPr>
        <w:pStyle w:val="CommentText"/>
      </w:pPr>
      <w:r>
        <w:rPr>
          <w:rStyle w:val="CommentReference"/>
        </w:rPr>
        <w:annotationRef/>
      </w:r>
      <w:r>
        <w:t>Add root tag to example and explain</w:t>
      </w:r>
    </w:p>
  </w:comment>
  <w:comment w:id="243" w:author="Michael Decker" w:date="2020-04-01T17:09:00Z" w:initials="MD">
    <w:p w14:paraId="6C4A4011" w14:textId="6DBC8276" w:rsidR="00A03517" w:rsidRDefault="00A03517">
      <w:pPr>
        <w:pStyle w:val="CommentText"/>
      </w:pPr>
      <w:r>
        <w:rPr>
          <w:rStyle w:val="CommentReference"/>
        </w:rPr>
        <w:annotationRef/>
      </w:r>
      <w:r>
        <w:t>Fill this page</w:t>
      </w:r>
    </w:p>
  </w:comment>
  <w:comment w:id="266" w:author="Michael Decker" w:date="2020-04-01T17:21:00Z" w:initials="MD">
    <w:p w14:paraId="59996E4A" w14:textId="09C156FB" w:rsidR="009D2E46" w:rsidRDefault="009D2E46">
      <w:pPr>
        <w:pStyle w:val="CommentText"/>
      </w:pPr>
      <w:r>
        <w:rPr>
          <w:rStyle w:val="CommentReference"/>
        </w:rPr>
        <w:annotationRef/>
      </w:r>
      <w:r>
        <w:t>Did you look and see if this was true?</w:t>
      </w:r>
    </w:p>
  </w:comment>
  <w:comment w:id="294" w:author="Michael Decker" w:date="2020-04-01T17:24:00Z" w:initials="MD">
    <w:p w14:paraId="301FBD92" w14:textId="64EDC203" w:rsidR="001E21F0" w:rsidRDefault="001E21F0">
      <w:pPr>
        <w:pStyle w:val="CommentText"/>
      </w:pPr>
      <w:r>
        <w:rPr>
          <w:rStyle w:val="CommentReference"/>
        </w:rPr>
        <w:annotationRef/>
      </w:r>
      <w:r>
        <w:t>Is this still here, if not delete</w:t>
      </w:r>
    </w:p>
  </w:comment>
  <w:comment w:id="298" w:author="Michael Decker" w:date="2020-04-01T17:25:00Z" w:initials="MD">
    <w:p w14:paraId="1B37E022" w14:textId="38819FF8" w:rsidR="0015388F" w:rsidRDefault="0015388F">
      <w:pPr>
        <w:pStyle w:val="CommentText"/>
      </w:pPr>
      <w:r>
        <w:rPr>
          <w:rStyle w:val="CommentReference"/>
        </w:rPr>
        <w:annotationRef/>
      </w:r>
      <w:r>
        <w:t>They default parse as C.</w:t>
      </w:r>
    </w:p>
  </w:comment>
  <w:comment w:id="306" w:author="Michael Decker" w:date="2020-04-01T17:28:00Z" w:initials="MD">
    <w:p w14:paraId="51756E7C" w14:textId="77777777" w:rsidR="0033281B" w:rsidRDefault="0033281B">
      <w:pPr>
        <w:pStyle w:val="CommentText"/>
      </w:pPr>
      <w:r>
        <w:rPr>
          <w:rStyle w:val="CommentReference"/>
        </w:rPr>
        <w:annotationRef/>
      </w:r>
      <w:r>
        <w:t>Put totals in.</w:t>
      </w:r>
    </w:p>
    <w:p w14:paraId="2E57F300" w14:textId="77777777" w:rsidR="0033281B" w:rsidRDefault="0033281B">
      <w:pPr>
        <w:pStyle w:val="CommentText"/>
      </w:pPr>
    </w:p>
    <w:p w14:paraId="47B32955" w14:textId="69432105" w:rsidR="0033281B" w:rsidRDefault="0033281B">
      <w:pPr>
        <w:pStyle w:val="CommentText"/>
      </w:pPr>
      <w:r>
        <w:t>I want percent.  What percent are commented out code.  What percent of comments are line block/Doxygen/</w:t>
      </w:r>
      <w:r w:rsidR="00A14537">
        <w:t>Javadoc</w:t>
      </w:r>
    </w:p>
    <w:p w14:paraId="4B793330" w14:textId="77777777" w:rsidR="00A14537" w:rsidRDefault="00A14537">
      <w:pPr>
        <w:pStyle w:val="CommentText"/>
      </w:pPr>
    </w:p>
    <w:p w14:paraId="5D58FEE5" w14:textId="761A9763" w:rsidR="00A14537" w:rsidRDefault="00A14537">
      <w:pPr>
        <w:pStyle w:val="CommentText"/>
      </w:pPr>
      <w:r>
        <w:t xml:space="preserve">You need a list of all 80 projects and information on them. Where they can be found, </w:t>
      </w:r>
      <w:r w:rsidR="00D832AE">
        <w:t xml:space="preserve">language, </w:t>
      </w:r>
      <w:r>
        <w:t>how many loc, and how many comments total and how many comments that are in the gold set</w:t>
      </w:r>
      <w:r w:rsidR="00D832AE">
        <w:t xml:space="preserve"> from that project</w:t>
      </w:r>
      <w:r>
        <w:t>.</w:t>
      </w:r>
      <w:r w:rsidR="00D832AE">
        <w:t xml:space="preserve">  </w:t>
      </w:r>
    </w:p>
    <w:p w14:paraId="7EFA6EEA" w14:textId="77777777" w:rsidR="00D832AE" w:rsidRDefault="00D832AE">
      <w:pPr>
        <w:pStyle w:val="CommentText"/>
      </w:pPr>
    </w:p>
    <w:p w14:paraId="469D9B0A" w14:textId="5BDD6C4C" w:rsidR="00D832AE" w:rsidRDefault="00D832AE">
      <w:pPr>
        <w:pStyle w:val="CommentText"/>
      </w:pPr>
      <w:r>
        <w:t>When you mentioned randomly distributed between language I interpreted that as evenly amongs langauges.  This shows that is not the case.</w:t>
      </w:r>
    </w:p>
  </w:comment>
  <w:comment w:id="329" w:author="Michael Decker" w:date="2020-04-01T17:45:00Z" w:initials="MD">
    <w:p w14:paraId="076B20A4" w14:textId="2B9564D4" w:rsidR="00EF24F3" w:rsidRDefault="00EF24F3">
      <w:pPr>
        <w:pStyle w:val="CommentText"/>
      </w:pPr>
      <w:r>
        <w:rPr>
          <w:rStyle w:val="CommentReference"/>
        </w:rPr>
        <w:annotationRef/>
      </w:r>
      <w:r>
        <w:t>You need x axis labels</w:t>
      </w:r>
    </w:p>
  </w:comment>
  <w:comment w:id="336" w:author="Michael Decker" w:date="2020-04-01T17:50:00Z" w:initials="MD">
    <w:p w14:paraId="54E1C929" w14:textId="3ACF9F65" w:rsidR="00351358" w:rsidRDefault="00351358">
      <w:pPr>
        <w:pStyle w:val="CommentText"/>
      </w:pPr>
      <w:r>
        <w:rPr>
          <w:rStyle w:val="CommentReference"/>
        </w:rPr>
        <w:annotationRef/>
      </w:r>
      <w:r>
        <w:t>Make a table.  Columns: Character, Count, Frequency</w:t>
      </w:r>
    </w:p>
    <w:p w14:paraId="0A193CA7" w14:textId="77777777" w:rsidR="00351358" w:rsidRDefault="00351358">
      <w:pPr>
        <w:pStyle w:val="CommentText"/>
      </w:pPr>
    </w:p>
    <w:p w14:paraId="472B8F72" w14:textId="75F6000F" w:rsidR="00351358" w:rsidRDefault="00351358">
      <w:pPr>
        <w:pStyle w:val="CommentText"/>
      </w:pPr>
      <w:r>
        <w:t>Each line gets its own frequency distribution?  This needs stated.</w:t>
      </w:r>
    </w:p>
  </w:comment>
  <w:comment w:id="358" w:author="Michael Decker" w:date="2020-04-01T18:03:00Z" w:initials="MD">
    <w:p w14:paraId="46644998" w14:textId="07D39D3B" w:rsidR="00371E39" w:rsidRDefault="00371E39">
      <w:pPr>
        <w:pStyle w:val="CommentText"/>
      </w:pPr>
      <w:r>
        <w:rPr>
          <w:rStyle w:val="CommentReference"/>
        </w:rPr>
        <w:annotationRef/>
      </w:r>
      <w:r>
        <w:t>N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08BBF12" w15:done="0"/>
  <w15:commentEx w15:paraId="34942D7E" w15:done="0"/>
  <w15:commentEx w15:paraId="51E1CE49" w15:done="0"/>
  <w15:commentEx w15:paraId="5542FF88" w15:done="0"/>
  <w15:commentEx w15:paraId="5CF4E679" w15:done="0"/>
  <w15:commentEx w15:paraId="43CC0D3D" w15:done="0"/>
  <w15:commentEx w15:paraId="4754413C" w15:done="0"/>
  <w15:commentEx w15:paraId="7DEB3F28" w15:done="0"/>
  <w15:commentEx w15:paraId="5D269394" w15:done="0"/>
  <w15:commentEx w15:paraId="73F93022" w15:done="0"/>
  <w15:commentEx w15:paraId="165CAB33" w15:done="0"/>
  <w15:commentEx w15:paraId="404985CB" w15:done="0"/>
  <w15:commentEx w15:paraId="6C4A4011" w15:done="0"/>
  <w15:commentEx w15:paraId="59996E4A" w15:done="0"/>
  <w15:commentEx w15:paraId="301FBD92" w15:done="0"/>
  <w15:commentEx w15:paraId="1B37E022" w15:done="0"/>
  <w15:commentEx w15:paraId="469D9B0A" w15:done="0"/>
  <w15:commentEx w15:paraId="076B20A4" w15:done="0"/>
  <w15:commentEx w15:paraId="472B8F72" w15:done="0"/>
  <w15:commentEx w15:paraId="46644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37FC9" w16cex:dateUtc="2020-03-23T22:34:00Z"/>
  <w16cex:commentExtensible w16cex:durableId="222F2D79" w16cex:dateUtc="2020-04-01T19:10:00Z"/>
  <w16cex:commentExtensible w16cex:durableId="222F3647" w16cex:dateUtc="2020-04-01T19:48:00Z"/>
  <w16cex:commentExtensible w16cex:durableId="222F3753" w16cex:dateUtc="2020-04-01T19:52:00Z"/>
  <w16cex:commentExtensible w16cex:durableId="222F35D6" w16cex:dateUtc="2020-04-01T19:27:00Z"/>
  <w16cex:commentExtensible w16cex:durableId="222F3826" w16cex:dateUtc="2020-04-01T19:56:00Z"/>
  <w16cex:commentExtensible w16cex:durableId="222F3992" w16cex:dateUtc="2020-04-01T20:02: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4951" w16cex:dateUtc="2020-04-01T21:09: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1BB" w16cex:dateUtc="2020-04-01T21:45:00Z"/>
  <w16cex:commentExtensible w16cex:durableId="222F52F5" w16cex:dateUtc="2020-04-01T21:50:00Z"/>
  <w16cex:commentExtensible w16cex:durableId="222F55EA" w16cex:dateUtc="2020-04-01T2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08BBF12" w16cid:durableId="222F2AAE"/>
  <w16cid:commentId w16cid:paraId="34942D7E" w16cid:durableId="222F2B1B"/>
  <w16cid:commentId w16cid:paraId="51E1CE49" w16cid:durableId="22237FC9"/>
  <w16cid:commentId w16cid:paraId="5542FF88" w16cid:durableId="222F2D79"/>
  <w16cid:commentId w16cid:paraId="5CF4E679" w16cid:durableId="222F3647"/>
  <w16cid:commentId w16cid:paraId="43CC0D3D" w16cid:durableId="222F3753"/>
  <w16cid:commentId w16cid:paraId="4754413C" w16cid:durableId="222F35D6"/>
  <w16cid:commentId w16cid:paraId="7DEB3F28" w16cid:durableId="222F3826"/>
  <w16cid:commentId w16cid:paraId="5D269394" w16cid:durableId="222F3992"/>
  <w16cid:commentId w16cid:paraId="73F93022" w16cid:durableId="222F3A6A"/>
  <w16cid:commentId w16cid:paraId="165CAB33" w16cid:durableId="222F3FAB"/>
  <w16cid:commentId w16cid:paraId="404985CB" w16cid:durableId="222F472E"/>
  <w16cid:commentId w16cid:paraId="6C4A4011" w16cid:durableId="222F4951"/>
  <w16cid:commentId w16cid:paraId="59996E4A" w16cid:durableId="222F4C0B"/>
  <w16cid:commentId w16cid:paraId="301FBD92" w16cid:durableId="222F4CCB"/>
  <w16cid:commentId w16cid:paraId="1B37E022" w16cid:durableId="222F4D0B"/>
  <w16cid:commentId w16cid:paraId="469D9B0A" w16cid:durableId="222F4DB3"/>
  <w16cid:commentId w16cid:paraId="076B20A4" w16cid:durableId="222F51BB"/>
  <w16cid:commentId w16cid:paraId="472B8F72" w16cid:durableId="222F52F5"/>
  <w16cid:commentId w16cid:paraId="46644998" w16cid:durableId="222F55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3CA7AC" w14:textId="77777777" w:rsidR="00340BA4" w:rsidRDefault="00340BA4" w:rsidP="0082705B">
      <w:pPr>
        <w:spacing w:after="0" w:line="240" w:lineRule="auto"/>
      </w:pPr>
      <w:r>
        <w:separator/>
      </w:r>
    </w:p>
  </w:endnote>
  <w:endnote w:type="continuationSeparator" w:id="0">
    <w:p w14:paraId="237D61DD" w14:textId="77777777" w:rsidR="00340BA4" w:rsidRDefault="00340BA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E8418" w14:textId="77777777" w:rsidR="00340BA4" w:rsidRDefault="00340BA4" w:rsidP="0082705B">
      <w:pPr>
        <w:spacing w:after="0" w:line="240" w:lineRule="auto"/>
      </w:pPr>
      <w:r>
        <w:separator/>
      </w:r>
    </w:p>
  </w:footnote>
  <w:footnote w:type="continuationSeparator" w:id="0">
    <w:p w14:paraId="3F3BFFDB" w14:textId="77777777" w:rsidR="00340BA4" w:rsidRDefault="00340BA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DD4"/>
    <w:rsid w:val="00091123"/>
    <w:rsid w:val="000950BD"/>
    <w:rsid w:val="00095755"/>
    <w:rsid w:val="00096C5C"/>
    <w:rsid w:val="00096C86"/>
    <w:rsid w:val="00097F56"/>
    <w:rsid w:val="000A1C2B"/>
    <w:rsid w:val="000A690B"/>
    <w:rsid w:val="000B0354"/>
    <w:rsid w:val="000B1D2E"/>
    <w:rsid w:val="000B24B6"/>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98F"/>
    <w:rsid w:val="000F4E19"/>
    <w:rsid w:val="000F69BC"/>
    <w:rsid w:val="000F7435"/>
    <w:rsid w:val="0010270B"/>
    <w:rsid w:val="001067D7"/>
    <w:rsid w:val="001103A7"/>
    <w:rsid w:val="00113B6F"/>
    <w:rsid w:val="00114A1E"/>
    <w:rsid w:val="001151EB"/>
    <w:rsid w:val="001219D9"/>
    <w:rsid w:val="00123C44"/>
    <w:rsid w:val="001246AC"/>
    <w:rsid w:val="00126CC6"/>
    <w:rsid w:val="001271BE"/>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9771B"/>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B02"/>
    <w:rsid w:val="0027290B"/>
    <w:rsid w:val="00275770"/>
    <w:rsid w:val="00277AA9"/>
    <w:rsid w:val="00282235"/>
    <w:rsid w:val="00282393"/>
    <w:rsid w:val="0028679C"/>
    <w:rsid w:val="00286BCC"/>
    <w:rsid w:val="00286CDE"/>
    <w:rsid w:val="00294721"/>
    <w:rsid w:val="002A06D3"/>
    <w:rsid w:val="002A4CBC"/>
    <w:rsid w:val="002A7B1D"/>
    <w:rsid w:val="002B0B6D"/>
    <w:rsid w:val="002B1321"/>
    <w:rsid w:val="002B3A40"/>
    <w:rsid w:val="002C1A67"/>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53F1"/>
    <w:rsid w:val="00336D04"/>
    <w:rsid w:val="00337EE1"/>
    <w:rsid w:val="00340BA4"/>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E1F85"/>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3EE8"/>
    <w:rsid w:val="004F4494"/>
    <w:rsid w:val="004F5F85"/>
    <w:rsid w:val="004F64FE"/>
    <w:rsid w:val="00502A7E"/>
    <w:rsid w:val="005052B0"/>
    <w:rsid w:val="0050794F"/>
    <w:rsid w:val="00510D29"/>
    <w:rsid w:val="005145F5"/>
    <w:rsid w:val="00520C41"/>
    <w:rsid w:val="00521F63"/>
    <w:rsid w:val="00522607"/>
    <w:rsid w:val="00524C09"/>
    <w:rsid w:val="00524E58"/>
    <w:rsid w:val="00525F7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FDF"/>
    <w:rsid w:val="00606BE8"/>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68B8"/>
    <w:rsid w:val="006E7777"/>
    <w:rsid w:val="006F1104"/>
    <w:rsid w:val="006F1882"/>
    <w:rsid w:val="00700C7E"/>
    <w:rsid w:val="00701261"/>
    <w:rsid w:val="0070383A"/>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733E"/>
    <w:rsid w:val="00757DCA"/>
    <w:rsid w:val="00760345"/>
    <w:rsid w:val="00762789"/>
    <w:rsid w:val="00763F42"/>
    <w:rsid w:val="00767E96"/>
    <w:rsid w:val="00771447"/>
    <w:rsid w:val="0077226D"/>
    <w:rsid w:val="00772D7A"/>
    <w:rsid w:val="00780F15"/>
    <w:rsid w:val="00783925"/>
    <w:rsid w:val="007847E1"/>
    <w:rsid w:val="00785D21"/>
    <w:rsid w:val="00785D30"/>
    <w:rsid w:val="00790D9D"/>
    <w:rsid w:val="0079195E"/>
    <w:rsid w:val="0079307F"/>
    <w:rsid w:val="00794D32"/>
    <w:rsid w:val="007956DB"/>
    <w:rsid w:val="00795E73"/>
    <w:rsid w:val="00797159"/>
    <w:rsid w:val="0079726A"/>
    <w:rsid w:val="007A12BB"/>
    <w:rsid w:val="007A174F"/>
    <w:rsid w:val="007A36AA"/>
    <w:rsid w:val="007A43B4"/>
    <w:rsid w:val="007A5A90"/>
    <w:rsid w:val="007A682A"/>
    <w:rsid w:val="007A77A1"/>
    <w:rsid w:val="007B558B"/>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51D4A"/>
    <w:rsid w:val="00A522B3"/>
    <w:rsid w:val="00A52AA4"/>
    <w:rsid w:val="00A52D3B"/>
    <w:rsid w:val="00A53822"/>
    <w:rsid w:val="00A53EB3"/>
    <w:rsid w:val="00A54E7C"/>
    <w:rsid w:val="00A55D0A"/>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48BD"/>
    <w:rsid w:val="00B56455"/>
    <w:rsid w:val="00B56DE7"/>
    <w:rsid w:val="00B61494"/>
    <w:rsid w:val="00B61517"/>
    <w:rsid w:val="00B634F8"/>
    <w:rsid w:val="00B6359D"/>
    <w:rsid w:val="00B64EAA"/>
    <w:rsid w:val="00B650B2"/>
    <w:rsid w:val="00B730A1"/>
    <w:rsid w:val="00B757DB"/>
    <w:rsid w:val="00B80798"/>
    <w:rsid w:val="00B832A6"/>
    <w:rsid w:val="00B83531"/>
    <w:rsid w:val="00B84E5D"/>
    <w:rsid w:val="00B87744"/>
    <w:rsid w:val="00B93C5E"/>
    <w:rsid w:val="00B93D92"/>
    <w:rsid w:val="00B94844"/>
    <w:rsid w:val="00BA4F41"/>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D17BB"/>
    <w:rsid w:val="00CD3417"/>
    <w:rsid w:val="00CD4240"/>
    <w:rsid w:val="00CD6337"/>
    <w:rsid w:val="00CD6DEC"/>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74655"/>
    <w:rsid w:val="00E77CA9"/>
    <w:rsid w:val="00E85596"/>
    <w:rsid w:val="00E86C5A"/>
    <w:rsid w:val="00E90326"/>
    <w:rsid w:val="00E90F86"/>
    <w:rsid w:val="00E912B6"/>
    <w:rsid w:val="00E92405"/>
    <w:rsid w:val="00E93F3E"/>
    <w:rsid w:val="00E93F74"/>
    <w:rsid w:val="00E9514E"/>
    <w:rsid w:val="00E971D6"/>
    <w:rsid w:val="00E977DA"/>
    <w:rsid w:val="00EA1D8E"/>
    <w:rsid w:val="00EA3480"/>
    <w:rsid w:val="00EA79AD"/>
    <w:rsid w:val="00EB2A25"/>
    <w:rsid w:val="00EB4236"/>
    <w:rsid w:val="00EB42AD"/>
    <w:rsid w:val="00EB5543"/>
    <w:rsid w:val="00EB6AB3"/>
    <w:rsid w:val="00EC779C"/>
    <w:rsid w:val="00ED2425"/>
    <w:rsid w:val="00ED559F"/>
    <w:rsid w:val="00ED676B"/>
    <w:rsid w:val="00EE201C"/>
    <w:rsid w:val="00EE3A79"/>
    <w:rsid w:val="00EE3C8D"/>
    <w:rsid w:val="00EE447F"/>
    <w:rsid w:val="00EE4CA3"/>
    <w:rsid w:val="00EE54CC"/>
    <w:rsid w:val="00EF09B3"/>
    <w:rsid w:val="00EF0C90"/>
    <w:rsid w:val="00EF13DC"/>
    <w:rsid w:val="00EF1832"/>
    <w:rsid w:val="00EF22AD"/>
    <w:rsid w:val="00EF24F3"/>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4620"/>
    <w:rsid w:val="00F96614"/>
    <w:rsid w:val="00F96E5F"/>
    <w:rsid w:val="00FA2040"/>
    <w:rsid w:val="00FA390E"/>
    <w:rsid w:val="00FA7B2B"/>
    <w:rsid w:val="00FB0C01"/>
    <w:rsid w:val="00FB49F4"/>
    <w:rsid w:val="00FB59E5"/>
    <w:rsid w:val="00FB641C"/>
    <w:rsid w:val="00FC1765"/>
    <w:rsid w:val="00FC4763"/>
    <w:rsid w:val="00FC6071"/>
    <w:rsid w:val="00FC690D"/>
    <w:rsid w:val="00FC75A8"/>
    <w:rsid w:val="00FD0B50"/>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27</TotalTime>
  <Pages>77</Pages>
  <Words>33577</Words>
  <Characters>191391</Characters>
  <Application>Microsoft Office Word</Application>
  <DocSecurity>0</DocSecurity>
  <Lines>1594</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84</cp:revision>
  <dcterms:created xsi:type="dcterms:W3CDTF">2020-02-04T18:25:00Z</dcterms:created>
  <dcterms:modified xsi:type="dcterms:W3CDTF">2020-04-0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